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2ED34E72"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77777777"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3,4*</w:t>
      </w:r>
      <w:r w:rsidRPr="000D150D">
        <w:rPr>
          <w:rFonts w:ascii="Arial" w:hAnsi="Arial" w:cs="Arial"/>
          <w:color w:val="000000" w:themeColor="text1"/>
        </w:rPr>
        <w:t>, John R. Dreier</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Pr="000D150D">
        <w:rPr>
          <w:rFonts w:ascii="Arial" w:hAnsi="Arial" w:cs="Arial"/>
          <w:color w:val="000000" w:themeColor="text1"/>
          <w:vertAlign w:val="superscript"/>
        </w:rPr>
        <w:t>5</w:t>
      </w:r>
      <w:r w:rsidRPr="000D150D">
        <w:rPr>
          <w:rFonts w:ascii="Arial" w:hAnsi="Arial" w:cs="Arial"/>
          <w:color w:val="000000" w:themeColor="text1"/>
        </w:rPr>
        <w:t>, Magdalena E. Tyburczy</w:t>
      </w:r>
      <w:r w:rsidRPr="000D150D">
        <w:rPr>
          <w:rFonts w:ascii="Arial" w:hAnsi="Arial" w:cs="Arial"/>
          <w:color w:val="000000" w:themeColor="text1"/>
          <w:vertAlign w:val="superscript"/>
        </w:rPr>
        <w:t>2</w:t>
      </w:r>
      <w:r w:rsidRPr="000D150D">
        <w:rPr>
          <w:rFonts w:ascii="Arial" w:hAnsi="Arial" w:cs="Arial"/>
          <w:color w:val="000000" w:themeColor="text1"/>
        </w:rPr>
        <w:t>, Edwin K. Silverman</w:t>
      </w:r>
      <w:r w:rsidRPr="000D150D">
        <w:rPr>
          <w:rFonts w:ascii="Arial" w:hAnsi="Arial" w:cs="Arial"/>
          <w:color w:val="000000" w:themeColor="text1"/>
          <w:vertAlign w:val="superscript"/>
        </w:rPr>
        <w:t>2,6</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Pr="000D150D">
        <w:rPr>
          <w:rFonts w:ascii="Arial" w:hAnsi="Arial" w:cs="Arial"/>
          <w:color w:val="000000" w:themeColor="text1"/>
          <w:vertAlign w:val="superscript"/>
        </w:rPr>
        <w:t>2</w:t>
      </w:r>
      <w:r w:rsidRPr="000D150D">
        <w:rPr>
          <w:rFonts w:ascii="Arial" w:hAnsi="Arial" w:cs="Arial"/>
          <w:color w:val="000000" w:themeColor="text1"/>
        </w:rPr>
        <w:t>, Gary Hunninghake</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Pr="000D150D">
        <w:rPr>
          <w:rFonts w:ascii="Arial" w:hAnsi="Arial" w:cs="Arial"/>
          <w:color w:val="000000" w:themeColor="text1"/>
          <w:vertAlign w:val="superscript"/>
        </w:rPr>
        <w:t>2</w:t>
      </w:r>
    </w:p>
    <w:p w14:paraId="60BCCB09"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45C5F482" w14:textId="77777777" w:rsidR="00104400" w:rsidRPr="000D150D" w:rsidRDefault="00104400" w:rsidP="00A134C5">
      <w:pPr>
        <w:spacing w:line="480" w:lineRule="auto"/>
        <w:rPr>
          <w:rFonts w:ascii="Arial" w:hAnsi="Arial" w:cs="Arial"/>
          <w:color w:val="000000" w:themeColor="text1"/>
          <w:vertAlign w:val="superscript"/>
        </w:rPr>
      </w:pPr>
      <w:r w:rsidRPr="000D150D">
        <w:rPr>
          <w:rFonts w:ascii="Arial" w:hAnsi="Arial" w:cs="Arial"/>
          <w:color w:val="000000" w:themeColor="text1"/>
          <w:vertAlign w:val="superscript"/>
        </w:rPr>
        <w:t>2</w:t>
      </w:r>
      <w:r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3</w:t>
      </w:r>
      <w:r w:rsidRPr="000D150D">
        <w:rPr>
          <w:rFonts w:ascii="Arial" w:hAnsi="Arial" w:cs="Arial"/>
          <w:color w:val="000000" w:themeColor="text1"/>
        </w:rPr>
        <w:t>Department of Public Health Sciences, Seoul National University, Seoul, Korea</w:t>
      </w:r>
    </w:p>
    <w:p w14:paraId="39AF8D5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4</w:t>
      </w:r>
      <w:r w:rsidRPr="000D150D">
        <w:rPr>
          <w:rFonts w:ascii="Arial" w:hAnsi="Arial" w:cs="Arial"/>
          <w:color w:val="000000" w:themeColor="text1"/>
        </w:rPr>
        <w:t>Institute of Health and Environment, Seoul National University, Seoul, Korea</w:t>
      </w:r>
    </w:p>
    <w:p w14:paraId="1ECEDCA3"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5</w:t>
      </w:r>
      <w:r w:rsidRPr="000D150D">
        <w:rPr>
          <w:rFonts w:ascii="Arial" w:hAnsi="Arial" w:cs="Arial"/>
          <w:color w:val="000000" w:themeColor="text1"/>
        </w:rPr>
        <w:t xml:space="preserve">Department of Medical Consilience, Graduate School, </w:t>
      </w:r>
      <w:proofErr w:type="spellStart"/>
      <w:r w:rsidRPr="000D150D">
        <w:rPr>
          <w:rFonts w:ascii="Arial" w:hAnsi="Arial" w:cs="Arial"/>
          <w:color w:val="000000" w:themeColor="text1"/>
        </w:rPr>
        <w:t>Dankook</w:t>
      </w:r>
      <w:proofErr w:type="spellEnd"/>
      <w:r w:rsidRPr="000D150D">
        <w:rPr>
          <w:rFonts w:ascii="Arial" w:hAnsi="Arial" w:cs="Arial"/>
          <w:color w:val="000000" w:themeColor="text1"/>
        </w:rPr>
        <w:t xml:space="preserve"> University, Seoul, Korea</w:t>
      </w:r>
    </w:p>
    <w:p w14:paraId="00F3275F"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6</w:t>
      </w:r>
      <w:r w:rsidRPr="000D15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11 </w:t>
      </w:r>
      <w:proofErr w:type="spellStart"/>
      <w:r w:rsidRPr="000D150D">
        <w:rPr>
          <w:rFonts w:ascii="Arial" w:hAnsi="Arial" w:cs="Arial"/>
          <w:color w:val="000000" w:themeColor="text1"/>
        </w:rPr>
        <w:t>ProCURE</w:t>
      </w:r>
      <w:proofErr w:type="spellEnd"/>
      <w:r w:rsidRPr="000D150D">
        <w:rPr>
          <w:rFonts w:ascii="Arial" w:hAnsi="Arial" w:cs="Arial"/>
          <w:color w:val="000000" w:themeColor="text1"/>
        </w:rPr>
        <w:t xml:space="preserv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 </w:t>
      </w:r>
      <w:r w:rsidRPr="000D150D">
        <w:rPr>
          <w:rFonts w:ascii="Arial" w:hAnsi="Arial" w:cs="Arial"/>
          <w:color w:val="000000" w:themeColor="text1"/>
        </w:rPr>
        <w:t xml:space="preserve">Cardiovascular and Pulmonary </w:t>
      </w:r>
      <w:proofErr w:type="gramStart"/>
      <w:r w:rsidRPr="000D150D">
        <w:rPr>
          <w:rFonts w:ascii="Arial" w:hAnsi="Arial" w:cs="Arial"/>
          <w:color w:val="000000" w:themeColor="text1"/>
        </w:rPr>
        <w:t>Branch</w:t>
      </w:r>
      <w:proofErr w:type="gramEnd"/>
      <w:r w:rsidRPr="000D150D">
        <w:rPr>
          <w:rFonts w:ascii="Arial" w:hAnsi="Arial" w:cs="Arial"/>
          <w:color w:val="000000" w:themeColor="text1"/>
        </w:rPr>
        <w:t>,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3264EF5E"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Corresponding a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017992" w:rsidP="00A134C5">
      <w:pPr>
        <w:spacing w:line="480" w:lineRule="auto"/>
        <w:rPr>
          <w:rFonts w:ascii="Arial" w:hAnsi="Arial" w:cs="Arial"/>
          <w:color w:val="000000" w:themeColor="text1"/>
        </w:rPr>
      </w:pPr>
      <w:hyperlink r:id="rId9" w:history="1">
        <w:r w:rsidR="009D463F" w:rsidRPr="000D150D">
          <w:rPr>
            <w:rStyle w:val="a3"/>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even" r:id="rId10"/>
          <w:headerReference w:type="default" r:id="rId11"/>
          <w:footerReference w:type="even" r:id="rId12"/>
          <w:footerReference w:type="default" r:id="rId13"/>
          <w:headerReference w:type="first" r:id="rId14"/>
          <w:footerReference w:type="first" r:id="rId15"/>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620C6D9"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6793D34D" w14:textId="1517955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6050CAA4" w:rsidR="00104400" w:rsidRPr="00542D0D" w:rsidRDefault="00104400" w:rsidP="00A134C5">
      <w:pPr>
        <w:spacing w:line="480" w:lineRule="auto"/>
        <w:outlineLvl w:val="0"/>
        <w:rPr>
          <w:rFonts w:ascii="Arial" w:hAnsi="Arial" w:cs="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r w:rsidR="00F607D6" w:rsidRPr="00542D0D">
        <w:rPr>
          <w:rFonts w:ascii="Arial" w:hAnsi="Arial" w:cs="Arial"/>
          <w:b/>
          <w:color w:val="FF0000"/>
        </w:rPr>
        <w:t>(200 word maximum)</w:t>
      </w:r>
      <w:r w:rsidR="00A0587D">
        <w:rPr>
          <w:rFonts w:ascii="Arial" w:hAnsi="Arial" w:cs="Arial"/>
          <w:b/>
          <w:color w:val="FF0000"/>
        </w:rPr>
        <w:t xml:space="preserve"> at </w:t>
      </w:r>
      <w:r w:rsidR="008F4BE3">
        <w:rPr>
          <w:rFonts w:ascii="Arial" w:hAnsi="Arial" w:cs="Arial"/>
          <w:b/>
          <w:color w:val="FF0000"/>
        </w:rPr>
        <w:t>199</w:t>
      </w:r>
    </w:p>
    <w:p w14:paraId="4414C6C6" w14:textId="545A11B7" w:rsidR="003A1DB7"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1DD23A82" w:rsidR="00104400" w:rsidRPr="000D150D" w:rsidRDefault="00104400"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w:t>
      </w:r>
      <w:proofErr w:type="spellStart"/>
      <w:r w:rsidRPr="000D150D">
        <w:rPr>
          <w:rFonts w:ascii="Arial" w:hAnsi="Arial" w:cs="Arial"/>
          <w:color w:val="000000" w:themeColor="text1"/>
        </w:rPr>
        <w:t>Infinium</w:t>
      </w:r>
      <w:proofErr w:type="spellEnd"/>
      <w:r w:rsidRPr="000D150D">
        <w:rPr>
          <w:rFonts w:ascii="Arial" w:hAnsi="Arial" w:cs="Arial"/>
          <w:color w:val="000000" w:themeColor="text1"/>
        </w:rPr>
        <w:t xml:space="preserve"> OmniExpress-24 v1.2 </w:t>
      </w:r>
      <w:proofErr w:type="spellStart"/>
      <w:r w:rsidRPr="000D150D">
        <w:rPr>
          <w:rFonts w:ascii="Arial" w:hAnsi="Arial" w:cs="Arial"/>
          <w:color w:val="000000" w:themeColor="text1"/>
        </w:rPr>
        <w:t>BeadChip</w:t>
      </w:r>
      <w:proofErr w:type="spellEnd"/>
      <w:r w:rsidRPr="000D150D">
        <w:rPr>
          <w:rFonts w:ascii="Arial" w:hAnsi="Arial" w:cs="Arial"/>
          <w:color w:val="000000" w:themeColor="text1"/>
        </w:rPr>
        <w:t xml:space="preserve">, and compared with genotype data </w:t>
      </w:r>
      <w:r w:rsidR="00F607D6">
        <w:rPr>
          <w:rFonts w:ascii="Arial" w:hAnsi="Arial" w:cs="Arial"/>
          <w:color w:val="000000" w:themeColor="text1"/>
        </w:rPr>
        <w:t xml:space="preserve">from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controls</w:t>
      </w:r>
      <w:r w:rsidR="002762B8">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090F67" w:rsidRPr="000D150D">
        <w:rPr>
          <w:rFonts w:ascii="Arial" w:hAnsi="Arial" w:cs="Arial"/>
          <w:color w:val="000000" w:themeColor="text1"/>
        </w:rPr>
        <w:t>A replication study</w:t>
      </w:r>
      <w:r w:rsidR="00537C90">
        <w:rPr>
          <w:rFonts w:ascii="Arial" w:hAnsi="Arial" w:cs="Arial"/>
          <w:color w:val="000000" w:themeColor="text1"/>
        </w:rPr>
        <w:t>,</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5D164BAA" w:rsidR="00104400" w:rsidRPr="000D150D" w:rsidRDefault="00104400" w:rsidP="00D92D51">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 xml:space="preserve">and </w:t>
      </w:r>
      <w:proofErr w:type="spellStart"/>
      <w:r w:rsidRPr="000D150D">
        <w:rPr>
          <w:rFonts w:ascii="Arial" w:hAnsi="Arial" w:cs="Arial"/>
        </w:rPr>
        <w:t>angiomyolipoma</w:t>
      </w:r>
      <w:proofErr w:type="spellEnd"/>
      <w:r w:rsidRPr="000D150D">
        <w:rPr>
          <w:rFonts w:ascii="Arial" w:hAnsi="Arial" w:cs="Arial"/>
        </w:rPr>
        <w:t>.</w:t>
      </w:r>
    </w:p>
    <w:p w14:paraId="0ED72689" w14:textId="75A2C5EF" w:rsidR="00104400" w:rsidRPr="000D150D" w:rsidRDefault="00104400" w:rsidP="00D92D51">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w:t>
      </w:r>
      <w:proofErr w:type="gramStart"/>
      <w:r w:rsidR="00134A0E" w:rsidRPr="000D150D">
        <w:rPr>
          <w:rFonts w:ascii="Arial" w:hAnsi="Arial" w:cs="Arial"/>
        </w:rPr>
        <w:t>S-</w:t>
      </w:r>
      <w:r w:rsidR="00F607D6">
        <w:rPr>
          <w:rFonts w:ascii="Arial" w:hAnsi="Arial" w:cs="Arial"/>
        </w:rPr>
        <w:t>LAM</w:t>
      </w:r>
      <w:r w:rsidRPr="000D150D">
        <w:rPr>
          <w:rFonts w:ascii="Arial" w:hAnsi="Arial" w:cs="Arial"/>
        </w:rPr>
        <w:t>,</w:t>
      </w:r>
      <w:proofErr w:type="gramEnd"/>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65D9DCA8"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734A28D8" w14:textId="31FE733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lastRenderedPageBreak/>
        <w:t>GWAS, S-LAM, LAM</w:t>
      </w:r>
      <w:r w:rsidR="0097036C" w:rsidRPr="000D150D">
        <w:rPr>
          <w:rFonts w:ascii="Arial" w:hAnsi="Arial" w:cs="Arial"/>
          <w:color w:val="000000" w:themeColor="text1"/>
        </w:rPr>
        <w:t>, 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0D150D">
        <w:rPr>
          <w:rFonts w:ascii="Arial" w:hAnsi="Arial" w:cs="Arial"/>
          <w:color w:val="000000" w:themeColor="text1"/>
        </w:rPr>
        <w:t>TSC2</w:t>
      </w:r>
    </w:p>
    <w:p w14:paraId="5DFB11D5" w14:textId="73AC9AFB" w:rsidR="00F35B44" w:rsidRDefault="00F35B44" w:rsidP="00A134C5">
      <w:pPr>
        <w:spacing w:line="480" w:lineRule="auto"/>
        <w:outlineLvl w:val="0"/>
        <w:rPr>
          <w:rFonts w:ascii="Arial" w:hAnsi="Arial" w:cs="Arial"/>
          <w:color w:val="000000" w:themeColor="text1"/>
        </w:rPr>
      </w:pPr>
    </w:p>
    <w:p w14:paraId="3FC27503" w14:textId="32D40FA1" w:rsidR="00F35B44" w:rsidRDefault="00F35B44" w:rsidP="00A134C5">
      <w:pPr>
        <w:spacing w:line="480" w:lineRule="auto"/>
        <w:outlineLvl w:val="0"/>
        <w:rPr>
          <w:rFonts w:ascii="Arial" w:hAnsi="Arial" w:cs="Arial"/>
          <w:color w:val="000000" w:themeColor="text1"/>
        </w:rPr>
      </w:pPr>
    </w:p>
    <w:p w14:paraId="0C68701A" w14:textId="119A0D4A" w:rsidR="00F35B44" w:rsidRPr="005E2A32" w:rsidRDefault="00F35B44" w:rsidP="00A134C5">
      <w:pPr>
        <w:spacing w:line="480" w:lineRule="auto"/>
        <w:outlineLvl w:val="0"/>
        <w:rPr>
          <w:rFonts w:ascii="Arial" w:hAnsi="Arial" w:cs="Arial"/>
          <w:b/>
          <w:color w:val="000000" w:themeColor="text1"/>
        </w:rPr>
      </w:pPr>
    </w:p>
    <w:p w14:paraId="2F15B30F" w14:textId="77777777" w:rsidR="00104400" w:rsidRPr="000D150D" w:rsidRDefault="00104400"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AB57474"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8E40AD">
        <w:rPr>
          <w:rFonts w:ascii="Arial" w:hAnsi="Arial" w:cs="Arial"/>
          <w:color w:val="000000" w:themeColor="text1"/>
        </w:rPr>
        <w:instrText xml:space="preserve"> ADDIN EN.CITE </w:instrText>
      </w:r>
      <w:r w:rsidR="008E40A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8E40AD">
        <w:rPr>
          <w:rFonts w:ascii="Arial" w:hAnsi="Arial" w:cs="Arial"/>
          <w:color w:val="000000" w:themeColor="text1"/>
        </w:rPr>
        <w:instrText xml:space="preserve"> ADDIN EN.CITE.DATA </w:instrText>
      </w:r>
      <w:r w:rsidR="008E40AD">
        <w:rPr>
          <w:rFonts w:ascii="Arial" w:hAnsi="Arial" w:cs="Arial"/>
          <w:color w:val="000000" w:themeColor="text1"/>
        </w:rPr>
      </w:r>
      <w:r w:rsidR="008E40AD">
        <w:rPr>
          <w:rFonts w:ascii="Arial" w:hAnsi="Arial" w:cs="Arial"/>
          <w:color w:val="000000" w:themeColor="text1"/>
        </w:rPr>
        <w:fldChar w:fldCharType="end"/>
      </w:r>
      <w:r w:rsidRPr="000D150D">
        <w:rPr>
          <w:rFonts w:ascii="Arial" w:hAnsi="Arial" w:cs="Arial"/>
          <w:color w:val="000000" w:themeColor="text1"/>
        </w:rPr>
        <w:fldChar w:fldCharType="separate"/>
      </w:r>
      <w:r w:rsidR="008E40AD">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an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527DEEB"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high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or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8E40AD">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8E40AD">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 xml:space="preserve">TSC.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1123B2A"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Over 600 female S-LAM patients were 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as 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proofErr w:type="spellStart"/>
      <w:r w:rsidR="0053349F" w:rsidRPr="000D150D">
        <w:rPr>
          <w:rFonts w:ascii="Arial" w:hAnsi="Arial" w:cs="Arial"/>
          <w:color w:val="000000" w:themeColor="text1"/>
          <w:shd w:val="clear" w:color="auto" w:fill="FFFFFF"/>
        </w:rPr>
        <w:t>Qiagen</w:t>
      </w:r>
      <w:proofErr w:type="spellEnd"/>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w:t>
      </w:r>
      <w:proofErr w:type="spellStart"/>
      <w:r w:rsidRPr="000D150D">
        <w:rPr>
          <w:rFonts w:ascii="Arial" w:hAnsi="Arial" w:cs="Arial"/>
          <w:color w:val="000000" w:themeColor="text1"/>
          <w:shd w:val="clear" w:color="auto" w:fill="FFFFFF"/>
        </w:rPr>
        <w:t>Infinium</w:t>
      </w:r>
      <w:proofErr w:type="spellEnd"/>
      <w:r w:rsidRPr="000D150D">
        <w:rPr>
          <w:rFonts w:ascii="Arial" w:hAnsi="Arial" w:cs="Arial"/>
          <w:color w:val="000000" w:themeColor="text1"/>
          <w:shd w:val="clear" w:color="auto" w:fill="FFFFFF"/>
        </w:rPr>
        <w:t xml:space="preserve">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74DAB55B"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xLCAxMl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8E40AD">
        <w:rPr>
          <w:rFonts w:ascii="Arial" w:hAnsi="Arial" w:cs="Arial"/>
          <w:color w:val="000000" w:themeColor="text1"/>
          <w:shd w:val="clear" w:color="auto" w:fill="FFFFFF"/>
        </w:rPr>
        <w:instrText xml:space="preserve"> ADDIN EN.CITE </w:instrText>
      </w:r>
      <w:r w:rsidR="008E40A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xLCAxMl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8E40AD">
        <w:rPr>
          <w:rFonts w:ascii="Arial" w:hAnsi="Arial" w:cs="Arial"/>
          <w:color w:val="000000" w:themeColor="text1"/>
          <w:shd w:val="clear" w:color="auto" w:fill="FFFFFF"/>
        </w:rPr>
        <w:instrText xml:space="preserve"> ADDIN EN.CITE.DATA </w:instrText>
      </w:r>
      <w:r w:rsidR="008E40AD">
        <w:rPr>
          <w:rFonts w:ascii="Arial" w:hAnsi="Arial" w:cs="Arial"/>
          <w:color w:val="000000" w:themeColor="text1"/>
          <w:shd w:val="clear" w:color="auto" w:fill="FFFFFF"/>
        </w:rPr>
      </w:r>
      <w:r w:rsidR="008E40A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6EDCBE31"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Purcell&lt;/Author&gt;&lt;Year&gt;2007&lt;/Year&gt;&lt;RecNum&gt;80&lt;/RecNum&gt;&lt;DisplayText&gt;[13]&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excluded all SNPs for which: the Hardy-Weinberg equilibrium test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Wigginton&lt;/Author&gt;&lt;Year&gt;2005&lt;/Year&gt;&lt;RecNum&gt;22&lt;/RecNum&gt;&lt;DisplayText&gt;[15]&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5%, or showed identity-by-state &gt; 80% with </w:t>
      </w:r>
      <w:r w:rsidRPr="000D150D">
        <w:rPr>
          <w:rFonts w:ascii="Arial" w:hAnsi="Arial" w:cs="Arial"/>
          <w:color w:val="000000" w:themeColor="text1"/>
          <w:shd w:val="clear" w:color="auto" w:fill="FFFFFF"/>
        </w:rPr>
        <w:lastRenderedPageBreak/>
        <w:t xml:space="preserve">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Raymond&lt;/Author&gt;&lt;Year&gt;1995&lt;/Year&gt;&lt;RecNum&gt;21&lt;/RecNum&gt;&lt;DisplayText&gt;[16]&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Price&lt;/Author&gt;&lt;Year&gt;2006&lt;/Year&gt;&lt;RecNum&gt;23&lt;/RecNum&gt;&lt;DisplayText&gt;[17]&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599 SNP genotypes (</w:t>
      </w:r>
      <w:commentRangeStart w:id="3"/>
      <w:r w:rsidRPr="000D150D">
        <w:rPr>
          <w:rFonts w:ascii="Arial" w:hAnsi="Arial" w:cs="Arial"/>
          <w:color w:val="000000" w:themeColor="text1"/>
          <w:shd w:val="clear" w:color="auto" w:fill="FFFFFF"/>
        </w:rPr>
        <w:t>Figure 1</w:t>
      </w:r>
      <w:commentRangeEnd w:id="3"/>
      <w:r w:rsidR="00E34178">
        <w:rPr>
          <w:rStyle w:val="aa"/>
          <w:rFonts w:asciiTheme="minorHAnsi" w:hAnsiTheme="minorHAnsi" w:cstheme="minorBidi"/>
          <w:kern w:val="2"/>
          <w:lang w:eastAsia="ko-KR"/>
        </w:rPr>
        <w:commentReference w:id="3"/>
      </w:r>
      <w:r w:rsidRPr="000D150D">
        <w:rPr>
          <w:rFonts w:ascii="Arial" w:hAnsi="Arial" w:cs="Arial"/>
          <w:color w:val="000000" w:themeColor="text1"/>
          <w:shd w:val="clear" w:color="auto" w:fill="FFFFFF"/>
        </w:rPr>
        <w:t>).</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51942946" w14:textId="7C128B32" w:rsidR="00104400" w:rsidRPr="000D150D" w:rsidRDefault="00104400" w:rsidP="00DF7937">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 for the two 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w:t>
      </w:r>
      <w:proofErr w:type="spellStart"/>
      <w:r w:rsidR="004F53FD" w:rsidRPr="005E2A32">
        <w:rPr>
          <w:rFonts w:ascii="Arial" w:hAnsi="Arial" w:cs="Arial"/>
          <w:shd w:val="clear" w:color="auto" w:fill="FFFFFF"/>
        </w:rPr>
        <w:t>TaqMan</w:t>
      </w:r>
      <w:proofErr w:type="spellEnd"/>
      <w:r w:rsidR="004F53FD" w:rsidRPr="005E2A32">
        <w:rPr>
          <w:rFonts w:ascii="Arial" w:hAnsi="Arial" w:cs="Arial"/>
          <w:shd w:val="clear" w:color="auto" w:fill="FFFFFF"/>
        </w:rPr>
        <w:t xml:space="preserve">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accuracy in the replication analysis. Their discovery study genotypes matched the </w:t>
      </w:r>
      <w:proofErr w:type="spellStart"/>
      <w:r w:rsidRPr="000D150D">
        <w:rPr>
          <w:rFonts w:ascii="Arial" w:hAnsi="Arial" w:cs="Arial"/>
          <w:color w:val="000000" w:themeColor="text1"/>
          <w:shd w:val="clear" w:color="auto" w:fill="FFFFFF"/>
        </w:rPr>
        <w:t>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w:t>
      </w:r>
      <w:proofErr w:type="spellEnd"/>
      <w:r w:rsidRPr="000D150D">
        <w:rPr>
          <w:rFonts w:ascii="Arial" w:hAnsi="Arial" w:cs="Arial"/>
          <w:color w:val="000000" w:themeColor="text1"/>
          <w:shd w:val="clear" w:color="auto" w:fill="FFFFFF"/>
        </w:rPr>
        <w:t xml:space="preserve">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healt</w:t>
      </w:r>
      <w:r w:rsidR="003678B3">
        <w:rPr>
          <w:rFonts w:ascii="Arial" w:hAnsi="Arial" w:cs="Arial"/>
          <w:color w:val="000000" w:themeColor="text1"/>
          <w:shd w:val="clear" w:color="auto" w:fill="FFFFFF"/>
        </w:rPr>
        <w:t>h</w:t>
      </w:r>
      <w:r w:rsidR="00000E6B" w:rsidRPr="000D150D">
        <w:rPr>
          <w:rFonts w:ascii="Arial" w:hAnsi="Arial" w:cs="Arial"/>
          <w:color w:val="000000" w:themeColor="text1"/>
          <w:shd w:val="clear" w:color="auto" w:fill="FFFFFF"/>
        </w:rPr>
        <w:t>y females</w:t>
      </w:r>
      <w:r w:rsidR="007441A9" w:rsidRPr="000D150D">
        <w:rPr>
          <w:rFonts w:ascii="Arial" w:hAnsi="Arial" w:cs="Arial"/>
          <w:color w:val="000000" w:themeColor="text1"/>
          <w:shd w:val="clear" w:color="auto" w:fill="FFFFFF"/>
        </w:rPr>
        <w:t xml:space="preserve"> </w:t>
      </w:r>
      <w:r w:rsidR="003678B3">
        <w:rPr>
          <w:rFonts w:ascii="Arial" w:hAnsi="Arial" w:cs="Arial"/>
          <w:color w:val="000000" w:themeColor="text1"/>
          <w:shd w:val="clear" w:color="auto" w:fill="FFFFFF"/>
        </w:rPr>
        <w:t xml:space="preserve">from </w:t>
      </w:r>
      <w:proofErr w:type="spellStart"/>
      <w:r w:rsidR="007441A9" w:rsidRPr="000D150D">
        <w:rPr>
          <w:rFonts w:ascii="Arial" w:hAnsi="Arial" w:cs="Arial"/>
          <w:color w:val="000000" w:themeColor="text1"/>
          <w:shd w:val="clear" w:color="auto" w:fill="FFFFFF"/>
        </w:rPr>
        <w:t>COPDGene</w:t>
      </w:r>
      <w:proofErr w:type="spellEnd"/>
      <w:r w:rsidR="007441A9" w:rsidRPr="000D150D">
        <w:rPr>
          <w:rFonts w:ascii="Arial" w:hAnsi="Arial" w:cs="Arial"/>
          <w:color w:val="000000" w:themeColor="text1"/>
          <w:shd w:val="clear" w:color="auto" w:fill="FFFFFF"/>
        </w:rPr>
        <w:t xml:space="preserve"> </w:t>
      </w:r>
      <w:r w:rsidR="00153C87" w:rsidRPr="000D150D">
        <w:rPr>
          <w:rFonts w:ascii="Arial" w:hAnsi="Arial" w:cs="Arial"/>
          <w:color w:val="000000" w:themeColor="text1"/>
          <w:shd w:val="clear" w:color="auto" w:fill="FFFFFF"/>
        </w:rPr>
        <w:t xml:space="preserve">Consortium </w:t>
      </w:r>
      <w:r w:rsidR="007441A9" w:rsidRPr="000D150D">
        <w:rPr>
          <w:rFonts w:ascii="Arial" w:hAnsi="Arial" w:cs="Arial"/>
          <w:color w:val="000000" w:themeColor="text1"/>
          <w:shd w:val="clear" w:color="auto" w:fill="FFFFFF"/>
        </w:rPr>
        <w:t xml:space="preserve">who were not used for discovery analyses </w:t>
      </w:r>
      <w:r w:rsidRPr="000D150D">
        <w:rPr>
          <w:rFonts w:ascii="Arial" w:hAnsi="Arial" w:cs="Arial" w:hint="eastAsia"/>
          <w:color w:val="000000" w:themeColor="text1"/>
          <w:shd w:val="clear" w:color="auto" w:fill="FFFFFF"/>
        </w:rPr>
        <w:t>were used as</w:t>
      </w:r>
      <w:r w:rsidRPr="000D150D">
        <w:rPr>
          <w:rFonts w:ascii="Arial" w:hAnsi="Arial" w:cs="Arial"/>
          <w:color w:val="000000" w:themeColor="text1"/>
          <w:shd w:val="clear" w:color="auto" w:fill="FFFFFF"/>
        </w:rPr>
        <w:t xml:space="preserve"> controls for</w:t>
      </w:r>
      <w:r w:rsidR="003678B3">
        <w:rPr>
          <w:rFonts w:ascii="Arial" w:hAnsi="Arial" w:cs="Arial"/>
          <w:color w:val="000000" w:themeColor="text1"/>
          <w:shd w:val="clear" w:color="auto" w:fill="FFFFFF"/>
        </w:rPr>
        <w:t xml:space="preserve"> comparison in</w:t>
      </w:r>
      <w:r w:rsidRPr="000D150D">
        <w:rPr>
          <w:rFonts w:ascii="Arial" w:hAnsi="Arial" w:cs="Arial"/>
          <w:color w:val="000000" w:themeColor="text1"/>
          <w:shd w:val="clear" w:color="auto" w:fill="FFFFFF"/>
        </w:rPr>
        <w:t xml:space="preserve"> the replication study.</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Statistical analyses with genetic data</w:t>
      </w:r>
    </w:p>
    <w:p w14:paraId="6AD2B099" w14:textId="260E188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p>
    <w:p w14:paraId="072CC07F" w14:textId="6FDADA64" w:rsidR="00104400" w:rsidRPr="000D150D" w:rsidRDefault="00BA7308" w:rsidP="00A134C5">
      <w:pPr>
        <w:spacing w:line="480" w:lineRule="auto"/>
        <w:ind w:firstLine="720"/>
        <w:rPr>
          <w:rFonts w:ascii="Arial" w:hAnsi="Arial" w:cs="Arial"/>
          <w:strike/>
          <w:color w:val="000000" w:themeColor="text1"/>
          <w:shd w:val="clear" w:color="auto" w:fill="FFFFFF"/>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Price&lt;/Author&gt;&lt;Year&gt;2006&lt;/Year&gt;&lt;RecNum&gt;23&lt;/RecNum&gt;&lt;DisplayText&gt;[17]&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Sekhon&lt;/Author&gt;&lt;Year&gt;2011&lt;/Year&gt;&lt;RecNum&gt;66&lt;/RecNum&gt;&lt;DisplayText&gt;[18]&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8]</w: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age and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variance inflation factor closest to 1. Thus CLR was conducted with cases and controls matched with age and 2 PC scores. 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Therneau&lt;/Author&gt;&lt;Year&gt;2017&lt;/Year&gt;&lt;RecNum&gt;94&lt;/RecNum&gt;&lt;DisplayText&gt;[19]&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19]</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53BC8CDE"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Lee&lt;/Author&gt;&lt;Year&gt;2012&lt;/Year&gt;&lt;RecNum&gt;59&lt;/RecNum&gt;&lt;DisplayText&gt;[20]&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71F23444" w:rsidR="00104400" w:rsidRPr="000D150D" w:rsidRDefault="00104400" w:rsidP="001F42D7">
      <w:pPr>
        <w:spacing w:line="480" w:lineRule="auto"/>
        <w:ind w:firstLine="720"/>
        <w:rPr>
          <w:rFonts w:ascii="Arial" w:hAnsi="Arial" w:cs="Arial"/>
        </w:rPr>
      </w:pPr>
      <w:r w:rsidRPr="000D150D">
        <w:rPr>
          <w:rFonts w:ascii="Arial" w:hAnsi="Arial" w:cs="Arial"/>
          <w:color w:val="000000" w:themeColor="text1"/>
          <w:shd w:val="clear" w:color="auto" w:fill="FFFFFF"/>
        </w:rPr>
        <w:t xml:space="preserve">We imputed </w:t>
      </w:r>
      <w:proofErr w:type="spellStart"/>
      <w:r w:rsidRPr="000D150D">
        <w:rPr>
          <w:rFonts w:ascii="Arial" w:hAnsi="Arial" w:cs="Arial"/>
          <w:color w:val="000000" w:themeColor="text1"/>
          <w:shd w:val="clear" w:color="auto" w:fill="FFFFFF"/>
        </w:rPr>
        <w:t>untyped</w:t>
      </w:r>
      <w:proofErr w:type="spellEnd"/>
      <w:r w:rsidRPr="000D150D">
        <w:rPr>
          <w:rFonts w:ascii="Arial" w:hAnsi="Arial" w:cs="Arial"/>
          <w:color w:val="000000" w:themeColor="text1"/>
          <w:shd w:val="clear" w:color="auto" w:fill="FFFFFF"/>
        </w:rPr>
        <w:t xml:space="preserve"> SNPs located within 1 mega-base of the two genome-wide significant SNPs on chromosome 15 to do fine-mapping. Imputation was conducted using the Sanger Imputation Service (</w:t>
      </w:r>
      <w:hyperlink r:id="rId17" w:history="1">
        <w:r w:rsidRPr="000D150D">
          <w:rPr>
            <w:rStyle w:val="a3"/>
            <w:rFonts w:ascii="Arial" w:hAnsi="Arial" w:cs="Arial"/>
            <w:color w:val="000000" w:themeColor="text1"/>
            <w:shd w:val="clear" w:color="auto" w:fill="FFFFFF"/>
          </w:rPr>
          <w:t>https://imputation.sanger.ac.uk</w:t>
        </w:r>
      </w:hyperlink>
      <w:r w:rsidRPr="000D150D">
        <w:rPr>
          <w:rFonts w:ascii="Arial" w:hAnsi="Arial" w:cs="Arial"/>
          <w:color w:val="000000" w:themeColor="text1"/>
          <w:shd w:val="clear" w:color="auto" w:fill="FFFFFF"/>
        </w:rPr>
        <w:t xml:space="preserve">). We used Haplotype Reference Consortium release v1.1 and considered predominantly European ancestry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Consortium&lt;/Author&gt;&lt;Year&gt;2016&lt;/Year&gt;&lt;RecNum&gt;30&lt;/RecNum&gt;&lt;DisplayText&gt;[21]&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1]</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Pre-phasing and imputation was conducted with SHAPEIT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Delaneau&lt;/Author&gt;&lt;Year&gt;2014&lt;/Year&gt;&lt;RecNum&gt;31&lt;/RecNum&gt;&lt;DisplayText&gt;[22]&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the PBWT packag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Durbin&lt;/Author&gt;&lt;Year&gt;2014&lt;/Year&gt;&lt;RecNum&gt;36&lt;/RecNum&gt;&lt;DisplayText&gt;[23]&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respectively, and imputation accuracy was evaluated with the INFO metric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Marchini&lt;/Author&gt;&lt;Year&gt;2010&lt;/Year&gt;&lt;RecNum&gt;38&lt;/RecNum&gt;&lt;DisplayText&gt;[24]&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w:t>
      </w:r>
      <w:r w:rsidRPr="000D150D">
        <w:rPr>
          <w:rFonts w:ascii="Arial" w:hAnsi="Arial" w:cs="Arial"/>
          <w:color w:val="000000" w:themeColor="text1"/>
          <w:shd w:val="clear" w:color="auto" w:fill="FFFFFF"/>
        </w:rPr>
        <w:lastRenderedPageBreak/>
        <w:t xml:space="preserve">or P-values for </w:t>
      </w:r>
      <w:r w:rsidR="00956095" w:rsidRPr="000D150D">
        <w:rPr>
          <w:rFonts w:ascii="Arial" w:hAnsi="Arial" w:cs="Arial"/>
          <w:color w:val="000000" w:themeColor="text1"/>
          <w:shd w:val="clear" w:color="auto" w:fill="FFFFFF"/>
        </w:rPr>
        <w:t>the Hardy-Weinberg equilibrium</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Pr="000D150D">
        <w:rPr>
          <w:rFonts w:ascii="Arial" w:hAnsi="Arial" w:cs="Arial"/>
          <w:color w:val="000000" w:themeColor="text1"/>
          <w:shd w:val="clear" w:color="auto" w:fill="FFFFFF"/>
        </w:rPr>
        <w:t xml:space="preserve"> were &lt; 0.3, 0.05, or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respectively. </w:t>
      </w:r>
      <w:r w:rsidR="00BE4131" w:rsidRPr="000D150D">
        <w:rPr>
          <w:rFonts w:ascii="Arial" w:hAnsi="Arial" w:cs="Arial" w:hint="eastAsia"/>
          <w:color w:val="000000" w:themeColor="text1"/>
          <w:shd w:val="clear" w:color="auto" w:fill="FFFFFF"/>
          <w:lang w:eastAsia="ko-KR"/>
        </w:rPr>
        <w:t>L</w:t>
      </w:r>
      <w:r w:rsidR="00BE4131" w:rsidRPr="000D150D">
        <w:rPr>
          <w:rFonts w:ascii="Arial" w:hAnsi="Arial" w:cs="Arial"/>
          <w:color w:val="000000" w:themeColor="text1"/>
        </w:rPr>
        <w:t xml:space="preserve">inkage disequilibrium </w:t>
      </w:r>
      <w:r w:rsidR="00BE4131"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00BE4131"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 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Barrett&lt;/Author&gt;&lt;Year&gt;2004&lt;/Year&gt;&lt;RecNum&gt;24&lt;/RecNum&gt;&lt;DisplayText&gt;[25]&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0D150D">
        <w:rPr>
          <w:rFonts w:ascii="Arial" w:hAnsi="Arial" w:cs="Arial"/>
          <w:color w:val="FF0000"/>
          <w:shd w:val="clear" w:color="auto" w:fill="FFFFFF"/>
        </w:rPr>
        <w:t xml:space="preserve"> </w:t>
      </w:r>
      <w:r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Pr="000D150D">
        <w:rPr>
          <w:rFonts w:ascii="Arial" w:hAnsi="Arial" w:cs="Arial"/>
          <w:color w:val="000000" w:themeColor="text1"/>
          <w:shd w:val="clear" w:color="auto" w:fill="FFFFFF"/>
        </w:rPr>
        <w:t xml:space="preserve">calculate the probability of each individual SNP being the causal SNP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Farh&lt;/Author&gt;&lt;Year&gt;2015&lt;/Year&gt;&lt;RecNum&gt;49&lt;/RecNum&gt;&lt;DisplayText&gt;[26]&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043BD157"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8" w:history="1">
        <w:r w:rsidRPr="000D150D">
          <w:rPr>
            <w:rStyle w:val="a3"/>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Dixon&lt;/Author&gt;&lt;Year&gt;2012&lt;/Year&gt;&lt;RecNum&gt;10&lt;/RecNum&gt;&lt;DisplayText&gt;[27]&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3D21AD39" w:rsidR="00104400" w:rsidRPr="000D150D" w:rsidRDefault="00104400" w:rsidP="00454E5C">
      <w:pPr>
        <w:spacing w:line="480" w:lineRule="auto"/>
        <w:ind w:firstLine="720"/>
        <w:rPr>
          <w:rFonts w:ascii="Arial" w:eastAsia="Times New Roman" w:hAnsi="Arial" w:cs="Arial"/>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proofErr w:type="spellStart"/>
      <w:r w:rsidR="00712657" w:rsidRPr="000D150D">
        <w:rPr>
          <w:rFonts w:ascii="Arial" w:hAnsi="Arial" w:cs="Arial"/>
        </w:rPr>
        <w:t>GTEx</w:t>
      </w:r>
      <w:proofErr w:type="spellEnd"/>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w:t>
      </w:r>
      <w:r w:rsidR="00AA0E06" w:rsidRPr="000D150D">
        <w:rPr>
          <w:rFonts w:ascii="Arial" w:hAnsi="Arial" w:cs="Arial"/>
        </w:rPr>
        <w:lastRenderedPageBreak/>
        <w:t>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8E40AD">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8E40AD">
        <w:rPr>
          <w:rFonts w:ascii="Arial" w:hAnsi="Arial" w:cs="Arial"/>
          <w:noProof/>
        </w:rPr>
        <w:t>[28]</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8E40AD">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8E40AD">
        <w:rPr>
          <w:rFonts w:ascii="Arial" w:hAnsi="Arial" w:cs="Arial"/>
          <w:noProof/>
          <w:color w:val="000000" w:themeColor="text1"/>
          <w:shd w:val="clear" w:color="auto" w:fill="FFFFFF"/>
          <w:lang w:eastAsia="ko-KR"/>
        </w:rPr>
        <w:t>[29]</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Network&lt;/Author&gt;&lt;Year&gt;2008&lt;/Year&gt;&lt;RecNum&gt;96&lt;/RecNum&gt;&lt;DisplayText&gt;[3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8E40AD">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Pr="000D150D">
        <w:rPr>
          <w:rFonts w:ascii="Arial" w:hAnsi="Arial" w:cs="Arial"/>
          <w:color w:val="000000" w:themeColor="text1"/>
        </w:rPr>
        <w:t xml:space="preserve">(~7,000 samples from 53 normal tissue types, </w:t>
      </w:r>
      <w:r w:rsidRPr="000D150D">
        <w:rPr>
          <w:rFonts w:ascii="Arial" w:hAnsi="Arial" w:cs="Arial"/>
          <w:color w:val="000000" w:themeColor="text1"/>
          <w:shd w:val="clear" w:color="auto" w:fill="FFFFFF"/>
        </w:rPr>
        <w:t xml:space="preserve">v6p releas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31]</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15E0F982" w14:textId="77777777"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 </w:t>
      </w: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21FD966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Bongaarts&lt;/Author&gt;&lt;Year&gt;2017&lt;/Year&gt;&lt;RecNum&gt;100&lt;/RecNum&gt;&lt;DisplayText&gt;[32]&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3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Abcam</w:t>
      </w:r>
      <w:proofErr w:type="spellEnd"/>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 ]</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w:t>
      </w:r>
      <w:proofErr w:type="spellStart"/>
      <w:r w:rsidR="00856B0B" w:rsidRPr="000D150D">
        <w:rPr>
          <w:rFonts w:ascii="Arial" w:hAnsi="Arial" w:cs="Arial"/>
          <w:color w:val="231F20"/>
        </w:rPr>
        <w:t>deparaffinized</w:t>
      </w:r>
      <w:proofErr w:type="spellEnd"/>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59F16F3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 xml:space="preserve">for 549,599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 xml:space="preserve">rs2006950 on chromosome </w:t>
      </w:r>
      <w:r w:rsidRPr="000D150D">
        <w:rPr>
          <w:rFonts w:ascii="Arial" w:hAnsi="Arial" w:cs="Arial"/>
          <w:color w:val="000000" w:themeColor="text1"/>
          <w:shd w:val="clear" w:color="auto" w:fill="FFFFFF"/>
        </w:rPr>
        <w:lastRenderedPageBreak/>
        <w:t>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FD59B9"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FD59B9"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w:t>
      </w:r>
    </w:p>
    <w:p w14:paraId="643CBBAA" w14:textId="7E93C667" w:rsidR="00104400" w:rsidRPr="000D150D" w:rsidRDefault="004C4547"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886144">
        <w:rPr>
          <w:rFonts w:ascii="Arial" w:hAnsi="Arial" w:cs="Arial"/>
          <w:color w:val="000000" w:themeColor="text1"/>
          <w:shd w:val="clear" w:color="auto" w:fill="FFFFFF"/>
          <w:lang w:eastAsia="ko-KR"/>
        </w:rPr>
        <w:t>a</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 xml:space="preserve">value inflation. </w:t>
      </w:r>
      <w:commentRangeStart w:id="4"/>
      <w:r w:rsidR="008317AF" w:rsidRPr="000D150D">
        <w:rPr>
          <w:rFonts w:ascii="Arial" w:hAnsi="Arial" w:cs="Arial"/>
          <w:color w:val="000000" w:themeColor="text1"/>
          <w:shd w:val="clear" w:color="auto" w:fill="FFFFFF"/>
        </w:rPr>
        <w:t xml:space="preserve">Multi-dimensional scaling plots </w:t>
      </w:r>
      <w:commentRangeEnd w:id="4"/>
      <w:r w:rsidR="00F9466F">
        <w:rPr>
          <w:rStyle w:val="aa"/>
          <w:rFonts w:asciiTheme="minorHAnsi" w:hAnsiTheme="minorHAnsi" w:cstheme="minorBidi"/>
          <w:kern w:val="2"/>
          <w:lang w:eastAsia="ko-KR"/>
        </w:rPr>
        <w:commentReference w:id="4"/>
      </w:r>
      <w:r w:rsidR="008317AF" w:rsidRPr="000D150D">
        <w:rPr>
          <w:rFonts w:ascii="Arial" w:hAnsi="Arial" w:cs="Arial"/>
          <w:color w:val="000000" w:themeColor="text1"/>
          <w:shd w:val="clear" w:color="auto" w:fill="FFFFFF"/>
        </w:rPr>
        <w:t>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genetic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F9466F">
        <w:rPr>
          <w:rFonts w:ascii="Arial" w:hAnsi="Arial" w:cs="Arial"/>
          <w:color w:val="000000" w:themeColor="text1"/>
          <w:shd w:val="clear" w:color="auto" w:fill="FFFFFF"/>
        </w:rPr>
        <w:t xml:space="preserve">Since the control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w:t>
      </w:r>
      <w:r w:rsidR="004178BE" w:rsidRPr="000D150D">
        <w:rPr>
          <w:rFonts w:ascii="Arial" w:hAnsi="Arial" w:cs="Arial"/>
          <w:color w:val="000000" w:themeColor="text1"/>
          <w:shd w:val="clear" w:color="auto" w:fill="FFFFFF"/>
        </w:rPr>
        <w:t xml:space="preserve"> </w:t>
      </w:r>
      <w:r w:rsidR="005F456D">
        <w:rPr>
          <w:rFonts w:ascii="Arial" w:hAnsi="Arial" w:cs="Arial"/>
          <w:color w:val="000000" w:themeColor="text1"/>
          <w:shd w:val="clear" w:color="auto" w:fill="FFFFFF"/>
        </w:rPr>
        <w:t>we</w:t>
      </w:r>
      <w:r w:rsidR="004178BE" w:rsidRPr="000D150D">
        <w:rPr>
          <w:rFonts w:ascii="Arial" w:hAnsi="Arial" w:cs="Arial"/>
          <w:color w:val="000000" w:themeColor="text1"/>
          <w:shd w:val="clear" w:color="auto" w:fill="FFFFFF"/>
        </w:rPr>
        <w:t xml:space="preserve">re smokers, </w:t>
      </w:r>
      <w:r w:rsidR="00F9466F">
        <w:rPr>
          <w:rFonts w:ascii="Arial" w:hAnsi="Arial" w:cs="Arial"/>
          <w:color w:val="000000" w:themeColor="text1"/>
          <w:shd w:val="clear" w:color="auto" w:fill="FFFFFF"/>
        </w:rPr>
        <w:t>this</w:t>
      </w:r>
      <w:r w:rsidR="004178BE" w:rsidRPr="000D150D">
        <w:rPr>
          <w:rFonts w:ascii="Arial" w:hAnsi="Arial" w:cs="Arial"/>
          <w:color w:val="000000" w:themeColor="text1"/>
          <w:shd w:val="clear" w:color="auto" w:fill="FFFFFF"/>
        </w:rPr>
        <w:t xml:space="preserve"> </w:t>
      </w:r>
      <w:r w:rsidR="0061632B" w:rsidRPr="000D150D">
        <w:rPr>
          <w:rFonts w:ascii="Arial" w:hAnsi="Arial" w:cs="Arial"/>
          <w:color w:val="000000" w:themeColor="text1"/>
          <w:shd w:val="clear" w:color="auto" w:fill="FFFFFF"/>
        </w:rPr>
        <w:t>association analys</w:t>
      </w:r>
      <w:r w:rsidR="00F9466F">
        <w:rPr>
          <w:rFonts w:ascii="Arial" w:hAnsi="Arial" w:cs="Arial"/>
          <w:color w:val="000000" w:themeColor="text1"/>
          <w:shd w:val="clear" w:color="auto" w:fill="FFFFFF"/>
        </w:rPr>
        <w:t>i</w:t>
      </w:r>
      <w:r w:rsidR="0061632B" w:rsidRPr="000D150D">
        <w:rPr>
          <w:rFonts w:ascii="Arial" w:hAnsi="Arial" w:cs="Arial"/>
          <w:color w:val="000000" w:themeColor="text1"/>
          <w:shd w:val="clear" w:color="auto" w:fill="FFFFFF"/>
        </w:rPr>
        <w:t xml:space="preserve">s </w:t>
      </w:r>
      <w:r w:rsidR="00F9466F">
        <w:rPr>
          <w:rFonts w:ascii="Arial" w:hAnsi="Arial" w:cs="Arial"/>
          <w:color w:val="000000" w:themeColor="text1"/>
          <w:shd w:val="clear" w:color="auto" w:fill="FFFFFF"/>
        </w:rPr>
        <w:t xml:space="preserve">might have been </w:t>
      </w:r>
      <w:r w:rsidR="0061632B" w:rsidRPr="000D150D">
        <w:rPr>
          <w:rFonts w:ascii="Arial" w:hAnsi="Arial" w:cs="Arial"/>
          <w:color w:val="000000" w:themeColor="text1"/>
          <w:shd w:val="clear" w:color="auto" w:fill="FFFFFF"/>
        </w:rPr>
        <w:t>confounded</w:t>
      </w:r>
      <w:r w:rsidR="005F456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by</w:t>
      </w:r>
      <w:r w:rsidR="005F456D">
        <w:rPr>
          <w:rFonts w:ascii="Arial" w:hAnsi="Arial" w:cs="Arial"/>
          <w:color w:val="000000" w:themeColor="text1"/>
          <w:shd w:val="clear" w:color="auto" w:fill="FFFFFF"/>
        </w:rPr>
        <w:t xml:space="preserve"> SNP</w:t>
      </w:r>
      <w:r w:rsidR="00F9466F">
        <w:rPr>
          <w:rFonts w:ascii="Arial" w:hAnsi="Arial" w:cs="Arial"/>
          <w:color w:val="000000" w:themeColor="text1"/>
          <w:shd w:val="clear" w:color="auto" w:fill="FFFFFF"/>
        </w:rPr>
        <w:t xml:space="preserve"> allele</w:t>
      </w:r>
      <w:r w:rsidR="005F456D">
        <w:rPr>
          <w:rFonts w:ascii="Arial" w:hAnsi="Arial" w:cs="Arial"/>
          <w:color w:val="000000" w:themeColor="text1"/>
          <w:shd w:val="clear" w:color="auto" w:fill="FFFFFF"/>
        </w:rPr>
        <w:t xml:space="preserve">s associated </w:t>
      </w:r>
      <w:r w:rsidR="004178BE" w:rsidRPr="000D150D">
        <w:rPr>
          <w:rFonts w:ascii="Arial" w:hAnsi="Arial" w:cs="Arial"/>
          <w:color w:val="000000" w:themeColor="text1"/>
          <w:shd w:val="clear" w:color="auto" w:fill="FFFFFF"/>
        </w:rPr>
        <w:t xml:space="preserve">with </w:t>
      </w:r>
      <w:r w:rsidR="00C7426C" w:rsidRPr="005F456D">
        <w:rPr>
          <w:rFonts w:ascii="Arial" w:hAnsi="Arial" w:cs="Arial"/>
        </w:rPr>
        <w:t>nicotine addiction</w:t>
      </w:r>
      <w:r w:rsidR="004178BE" w:rsidRPr="000D150D">
        <w:rPr>
          <w:rFonts w:ascii="Arial" w:hAnsi="Arial" w:cs="Arial"/>
          <w:color w:val="000000" w:themeColor="text1"/>
          <w:shd w:val="clear" w:color="auto" w:fill="FFFFFF"/>
        </w:rPr>
        <w:t xml:space="preserve">. We </w:t>
      </w:r>
      <w:r w:rsidR="006B5551">
        <w:rPr>
          <w:rFonts w:ascii="Arial" w:hAnsi="Arial" w:cs="Arial"/>
          <w:color w:val="000000" w:themeColor="text1"/>
          <w:shd w:val="clear" w:color="auto" w:fill="FFFFFF"/>
        </w:rPr>
        <w:t>checked p-values for</w:t>
      </w:r>
      <w:r w:rsidR="004178BE" w:rsidRPr="000D150D">
        <w:rPr>
          <w:rFonts w:ascii="Arial" w:hAnsi="Arial" w:cs="Arial"/>
          <w:color w:val="000000" w:themeColor="text1"/>
          <w:shd w:val="clear" w:color="auto" w:fill="FFFFFF"/>
        </w:rPr>
        <w:t xml:space="preserve"> SNPs associated with </w:t>
      </w:r>
      <w:r w:rsidR="00C7426C" w:rsidRPr="000D150D">
        <w:rPr>
          <w:rFonts w:ascii="Arial" w:hAnsi="Arial" w:cs="Arial"/>
        </w:rPr>
        <w:t>nicotine addiction</w:t>
      </w:r>
      <w:r w:rsidR="00CA1F2F" w:rsidRPr="000D150D">
        <w:rPr>
          <w:rFonts w:ascii="Arial" w:hAnsi="Arial" w:cs="Arial"/>
          <w:color w:val="000000" w:themeColor="text1"/>
          <w:shd w:val="clear" w:color="auto" w:fill="FFFFFF"/>
        </w:rPr>
        <w:t xml:space="preserve"> from</w:t>
      </w:r>
      <w:r w:rsidR="00F9466F">
        <w:rPr>
          <w:rFonts w:ascii="Arial" w:hAnsi="Arial" w:cs="Arial"/>
          <w:color w:val="000000" w:themeColor="text1"/>
          <w:shd w:val="clear" w:color="auto" w:fill="FFFFFF"/>
        </w:rPr>
        <w:t xml:space="preserve"> the</w:t>
      </w:r>
      <w:r w:rsidR="00CA1F2F" w:rsidRPr="000D150D">
        <w:rPr>
          <w:rFonts w:ascii="Arial" w:hAnsi="Arial" w:cs="Arial"/>
          <w:color w:val="000000" w:themeColor="text1"/>
          <w:shd w:val="clear" w:color="auto" w:fill="FFFFFF"/>
        </w:rPr>
        <w:t xml:space="preserve"> GWAS catalog</w:t>
      </w:r>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8E40AD">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3]&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8E40AD">
        <w:rPr>
          <w:rFonts w:ascii="Arial" w:hAnsi="Arial" w:cs="Arial"/>
          <w:noProof/>
          <w:color w:val="000000" w:themeColor="text1"/>
          <w:shd w:val="clear" w:color="auto" w:fill="FFFFFF"/>
          <w:lang w:eastAsia="ko-KR"/>
        </w:rPr>
        <w:t>[33]</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B0444F" w:rsidRPr="000D150D">
        <w:rPr>
          <w:rFonts w:ascii="Arial" w:hAnsi="Arial" w:cs="Arial"/>
          <w:color w:val="000000" w:themeColor="text1"/>
          <w:shd w:val="clear" w:color="auto" w:fill="FFFFFF"/>
        </w:rPr>
        <w:t>None of th</w:t>
      </w:r>
      <w:r w:rsidR="00F9466F">
        <w:rPr>
          <w:rFonts w:ascii="Arial" w:hAnsi="Arial" w:cs="Arial"/>
          <w:color w:val="000000" w:themeColor="text1"/>
          <w:shd w:val="clear" w:color="auto" w:fill="FFFFFF"/>
        </w:rPr>
        <w:t>ose SNPs</w:t>
      </w:r>
      <w:r w:rsidR="00B0444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showed a</w:t>
      </w:r>
      <w:r w:rsidR="00D56142" w:rsidRPr="000D150D">
        <w:rPr>
          <w:rFonts w:ascii="Arial" w:hAnsi="Arial" w:cs="Arial"/>
          <w:color w:val="000000" w:themeColor="text1"/>
          <w:shd w:val="clear" w:color="auto" w:fill="FFFFFF"/>
        </w:rPr>
        <w:t xml:space="preserve"> significant </w:t>
      </w:r>
      <w:r w:rsidR="009E2057">
        <w:rPr>
          <w:rFonts w:ascii="Arial" w:hAnsi="Arial" w:cs="Arial"/>
          <w:color w:val="000000" w:themeColor="text1"/>
          <w:shd w:val="clear" w:color="auto" w:fill="FFFFFF"/>
        </w:rPr>
        <w:t>difference in allele frequency</w:t>
      </w:r>
      <w:r w:rsidR="00F9466F">
        <w:rPr>
          <w:rFonts w:ascii="Arial" w:hAnsi="Arial" w:cs="Arial"/>
          <w:color w:val="000000" w:themeColor="text1"/>
          <w:shd w:val="clear" w:color="auto" w:fill="FFFFFF"/>
        </w:rPr>
        <w:t xml:space="preserve"> in the LAM and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s</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indicating that</w:t>
      </w:r>
      <w:r w:rsidR="004660C6" w:rsidRPr="000D150D">
        <w:rPr>
          <w:rFonts w:ascii="Arial" w:hAnsi="Arial" w:cs="Arial"/>
          <w:color w:val="000000" w:themeColor="text1"/>
          <w:shd w:val="clear" w:color="auto" w:fill="FFFFFF"/>
        </w:rPr>
        <w:t xml:space="preserve"> our </w:t>
      </w:r>
      <w:r w:rsidR="00F9466F">
        <w:rPr>
          <w:rFonts w:ascii="Arial" w:hAnsi="Arial" w:cs="Arial"/>
          <w:color w:val="000000" w:themeColor="text1"/>
          <w:shd w:val="clear" w:color="auto" w:fill="FFFFFF"/>
        </w:rPr>
        <w:t xml:space="preserve">findings </w:t>
      </w:r>
      <w:r w:rsidR="004C0753">
        <w:rPr>
          <w:rFonts w:ascii="Arial" w:hAnsi="Arial" w:cs="Arial"/>
          <w:color w:val="000000" w:themeColor="text1"/>
          <w:shd w:val="clear" w:color="auto" w:fill="FFFFFF"/>
        </w:rPr>
        <w:t>are</w:t>
      </w:r>
      <w:r w:rsidR="004660C6" w:rsidRPr="000D150D">
        <w:rPr>
          <w:rFonts w:ascii="Arial" w:hAnsi="Arial" w:cs="Arial"/>
          <w:color w:val="000000" w:themeColor="text1"/>
          <w:shd w:val="clear" w:color="auto" w:fill="FFFFFF"/>
        </w:rPr>
        <w:t xml:space="preserve"> not confounded </w:t>
      </w:r>
      <w:r w:rsidR="00F9466F">
        <w:rPr>
          <w:rFonts w:ascii="Arial" w:hAnsi="Arial" w:cs="Arial"/>
          <w:color w:val="000000" w:themeColor="text1"/>
          <w:shd w:val="clear" w:color="auto" w:fill="FFFFFF"/>
        </w:rPr>
        <w:t>by</w:t>
      </w:r>
      <w:r w:rsidR="004660C6" w:rsidRPr="000D150D">
        <w:rPr>
          <w:rFonts w:ascii="Arial" w:hAnsi="Arial" w:cs="Arial"/>
          <w:color w:val="000000" w:themeColor="text1"/>
          <w:shd w:val="clear" w:color="auto" w:fill="FFFFFF"/>
        </w:rPr>
        <w:t xml:space="preserve"> </w:t>
      </w:r>
      <w:r w:rsidR="004C0753" w:rsidRPr="000D150D">
        <w:rPr>
          <w:rFonts w:ascii="Arial" w:hAnsi="Arial" w:cs="Arial"/>
        </w:rPr>
        <w:t>nicotine addiction</w:t>
      </w:r>
      <w:r w:rsidR="00F9466F">
        <w:rPr>
          <w:rFonts w:ascii="Arial" w:hAnsi="Arial" w:cs="Arial"/>
        </w:rPr>
        <w:t xml:space="preserve"> SNPs</w:t>
      </w:r>
      <w:r w:rsidR="004660C6"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Table 1 provides summaries for the two genome-wide significant SNPs.</w:t>
      </w:r>
    </w:p>
    <w:p w14:paraId="08F85303" w14:textId="51896C40" w:rsidR="00104400" w:rsidRPr="000D150D" w:rsidRDefault="00104400" w:rsidP="00A134C5">
      <w:pPr>
        <w:spacing w:line="480" w:lineRule="auto"/>
        <w:ind w:firstLine="720"/>
        <w:rPr>
          <w:rFonts w:ascii="Arial" w:hAnsi="Arial" w:cs="Arial"/>
          <w:shd w:val="clear" w:color="auto" w:fill="FFFFFF"/>
        </w:rPr>
      </w:pPr>
      <w:proofErr w:type="gramStart"/>
      <w:r w:rsidRPr="000D150D">
        <w:rPr>
          <w:rFonts w:ascii="Arial" w:hAnsi="Arial" w:cs="Arial"/>
          <w:color w:val="000000" w:themeColor="text1"/>
          <w:shd w:val="clear" w:color="auto" w:fill="FFFFFF"/>
        </w:rPr>
        <w:t>rs4544201</w:t>
      </w:r>
      <w:proofErr w:type="gramEnd"/>
      <w:r w:rsidRPr="000D150D">
        <w:rPr>
          <w:rFonts w:ascii="Arial" w:hAnsi="Arial" w:cs="Arial"/>
          <w:color w:val="000000" w:themeColor="text1"/>
          <w:shd w:val="clear" w:color="auto" w:fill="FFFFFF"/>
        </w:rPr>
        <w:t xml:space="preserve"> and rs2006950 are located on 15q26</w:t>
      </w:r>
      <w:r w:rsidR="0010472D" w:rsidRPr="000D150D">
        <w:rPr>
          <w:rFonts w:ascii="Arial" w:hAnsi="Arial" w:cs="Arial"/>
          <w:color w:val="000000" w:themeColor="text1"/>
          <w:shd w:val="clear" w:color="auto" w:fill="FFFFFF"/>
        </w:rPr>
        <w:t>.2</w:t>
      </w:r>
      <w:r w:rsidRPr="000D150D">
        <w:rPr>
          <w:rFonts w:ascii="Arial" w:hAnsi="Arial" w:cs="Arial"/>
          <w:color w:val="000000" w:themeColor="text1"/>
          <w:shd w:val="clear" w:color="auto" w:fill="FFFFFF"/>
        </w:rPr>
        <w:t xml:space="preserve">, 11,563 </w:t>
      </w:r>
      <w:proofErr w:type="spellStart"/>
      <w:r w:rsidRPr="000D150D">
        <w:rPr>
          <w:rFonts w:ascii="Arial" w:hAnsi="Arial" w:cs="Arial"/>
          <w:color w:val="000000" w:themeColor="text1"/>
          <w:shd w:val="clear" w:color="auto" w:fill="FFFFFF"/>
        </w:rPr>
        <w:t>nt</w:t>
      </w:r>
      <w:proofErr w:type="spellEnd"/>
      <w:r w:rsidRPr="000D150D">
        <w:rPr>
          <w:rFonts w:ascii="Arial" w:hAnsi="Arial" w:cs="Arial"/>
          <w:color w:val="000000" w:themeColor="text1"/>
          <w:shd w:val="clear" w:color="auto" w:fill="FFFFFF"/>
        </w:rPr>
        <w:t xml:space="preserve"> apart, in an intergenic gene desert between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xml:space="preserve"> (1.1Mb away)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that contains many </w:t>
      </w:r>
      <w:proofErr w:type="spellStart"/>
      <w:r w:rsidRPr="000D150D">
        <w:rPr>
          <w:rFonts w:ascii="Arial" w:hAnsi="Arial" w:cs="Arial"/>
          <w:color w:val="000000" w:themeColor="text1"/>
          <w:shd w:val="clear" w:color="auto" w:fill="FFFFFF"/>
        </w:rPr>
        <w:t>lncRNAs</w:t>
      </w:r>
      <w:proofErr w:type="spellEnd"/>
      <w:r w:rsidRPr="000D150D">
        <w:rPr>
          <w:rFonts w:ascii="Arial" w:hAnsi="Arial" w:cs="Arial"/>
          <w:color w:val="000000" w:themeColor="text1"/>
          <w:shd w:val="clear" w:color="auto" w:fill="FFFFFF"/>
        </w:rPr>
        <w:t xml:space="preserve"> (Figure </w:t>
      </w:r>
      <w:r w:rsidR="0023540A" w:rsidRPr="000D150D">
        <w:rPr>
          <w:rFonts w:ascii="Arial" w:hAnsi="Arial" w:cs="Arial" w:hint="eastAsia"/>
          <w:color w:val="000000" w:themeColor="text1"/>
          <w:shd w:val="clear" w:color="auto" w:fill="FFFFFF"/>
          <w:lang w:eastAsia="ko-KR"/>
        </w:rPr>
        <w:t>3</w:t>
      </w:r>
      <w:r w:rsidRPr="000D150D">
        <w:rPr>
          <w:rFonts w:ascii="Arial" w:hAnsi="Arial" w:cs="Arial"/>
          <w:color w:val="000000" w:themeColor="text1"/>
          <w:shd w:val="clear" w:color="auto" w:fill="FFFFFF"/>
        </w:rPr>
        <w:t xml:space="preserve">). Both SNPs have minor and major alleles of A and G, and showed </w:t>
      </w:r>
      <w:r w:rsidR="00A547D3">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lower</w:t>
      </w:r>
      <w:r w:rsidR="00A547D3">
        <w:rPr>
          <w:rFonts w:ascii="Arial" w:hAnsi="Arial" w:cs="Arial"/>
          <w:color w:val="000000" w:themeColor="text1"/>
          <w:shd w:val="clear" w:color="auto" w:fill="FFFFFF"/>
        </w:rPr>
        <w:t xml:space="preserve"> minor allele frequency</w:t>
      </w:r>
      <w:r w:rsidR="00AC47D1">
        <w:rPr>
          <w:rFonts w:ascii="Arial" w:hAnsi="Arial" w:cs="Arial"/>
          <w:color w:val="000000" w:themeColor="text1"/>
          <w:shd w:val="clear" w:color="auto" w:fill="FFFFFF"/>
        </w:rPr>
        <w:t xml:space="preserve"> (MAF)</w:t>
      </w:r>
      <w:r w:rsidR="00A547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in </w:t>
      </w:r>
      <w:r w:rsidR="00A547D3">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 xml:space="preserve">S-LAM cohort than the control </w:t>
      </w:r>
      <w:r w:rsidRPr="000D150D">
        <w:rPr>
          <w:rFonts w:ascii="Arial" w:hAnsi="Arial" w:cs="Arial"/>
          <w:shd w:val="clear" w:color="auto" w:fill="FFFFFF"/>
        </w:rPr>
        <w:t xml:space="preserve">population. The odds </w:t>
      </w:r>
      <w:r w:rsidRPr="000D150D">
        <w:rPr>
          <w:rFonts w:ascii="Arial" w:hAnsi="Arial" w:cs="Arial"/>
          <w:color w:val="000000" w:themeColor="text1"/>
          <w:shd w:val="clear" w:color="auto" w:fill="FFFFFF"/>
        </w:rPr>
        <w:t>ratios (ORs) of a single minor allele in the S-LAM cohort were 0.</w:t>
      </w:r>
      <w:r w:rsidR="00FD59B9" w:rsidRPr="000D150D">
        <w:rPr>
          <w:rFonts w:ascii="Arial" w:hAnsi="Arial" w:cs="Arial"/>
          <w:color w:val="000000" w:themeColor="text1"/>
          <w:shd w:val="clear" w:color="auto" w:fill="FFFFFF"/>
        </w:rPr>
        <w:t xml:space="preserve">49 </w:t>
      </w:r>
      <w:r w:rsidRPr="000D150D">
        <w:rPr>
          <w:rFonts w:ascii="Arial" w:hAnsi="Arial" w:cs="Arial"/>
          <w:color w:val="000000" w:themeColor="text1"/>
          <w:shd w:val="clear" w:color="auto" w:fill="FFFFFF"/>
        </w:rPr>
        <w:t>and 0.</w:t>
      </w:r>
      <w:r w:rsidR="00FD59B9" w:rsidRPr="000D150D">
        <w:rPr>
          <w:rFonts w:ascii="Arial" w:hAnsi="Arial" w:cs="Arial"/>
          <w:color w:val="000000" w:themeColor="text1"/>
          <w:shd w:val="clear" w:color="auto" w:fill="FFFFFF"/>
        </w:rPr>
        <w:t xml:space="preserve">47 </w:t>
      </w:r>
      <w:r w:rsidRPr="000D150D">
        <w:rPr>
          <w:rFonts w:ascii="Arial" w:hAnsi="Arial" w:cs="Arial"/>
          <w:color w:val="000000" w:themeColor="text1"/>
          <w:shd w:val="clear" w:color="auto" w:fill="FFFFFF"/>
        </w:rPr>
        <w:t xml:space="preserve">respectively, in comparison to the control population (Table 1). </w:t>
      </w:r>
      <w:r w:rsidR="00A547D3">
        <w:rPr>
          <w:rFonts w:ascii="Arial" w:hAnsi="Arial" w:cs="Arial"/>
          <w:color w:val="000000" w:themeColor="text1"/>
          <w:shd w:val="clear" w:color="auto" w:fill="FFFFFF"/>
        </w:rPr>
        <w:t xml:space="preserve">To adjust for the possible effect of the ‘Winner’s curse’, we used </w:t>
      </w:r>
      <w:r w:rsidRPr="000D150D">
        <w:rPr>
          <w:rFonts w:ascii="Arial" w:hAnsi="Arial" w:cs="Arial"/>
          <w:color w:val="000000" w:themeColor="text1"/>
          <w:shd w:val="clear" w:color="auto" w:fill="FFFFFF"/>
        </w:rPr>
        <w:t xml:space="preserve">br2 </w:t>
      </w:r>
      <w:r w:rsidR="00F14988"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Poirier&lt;/Author&gt;&lt;Year&gt;2015&lt;/Year&gt;&lt;RecNum&gt;45&lt;/RecNum&gt;&lt;DisplayText&gt;[34]&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34]</w:t>
      </w:r>
      <w:r w:rsidR="00F14988" w:rsidRPr="000D150D">
        <w:rPr>
          <w:rFonts w:ascii="Arial" w:hAnsi="Arial" w:cs="Arial"/>
          <w:color w:val="000000" w:themeColor="text1"/>
          <w:shd w:val="clear" w:color="auto" w:fill="FFFFFF"/>
        </w:rPr>
        <w:fldChar w:fldCharType="end"/>
      </w:r>
      <w:r w:rsidR="00A547D3">
        <w:rPr>
          <w:rFonts w:ascii="Arial" w:hAnsi="Arial" w:cs="Arial"/>
          <w:color w:val="000000" w:themeColor="text1"/>
          <w:shd w:val="clear" w:color="auto" w:fill="FFFFFF"/>
        </w:rPr>
        <w:t>, and found that the</w:t>
      </w:r>
      <w:r w:rsidR="008043AF">
        <w:rPr>
          <w:rFonts w:ascii="Arial" w:hAnsi="Arial" w:cs="Arial"/>
          <w:color w:val="000000" w:themeColor="text1"/>
          <w:shd w:val="clear" w:color="auto" w:fill="FFFFFF"/>
        </w:rPr>
        <w:t xml:space="preserve"> bias-adjusted OR</w:t>
      </w:r>
      <w:r w:rsidRPr="000D150D">
        <w:rPr>
          <w:rFonts w:ascii="Arial" w:hAnsi="Arial" w:cs="Arial"/>
          <w:color w:val="000000" w:themeColor="text1"/>
          <w:shd w:val="clear" w:color="auto" w:fill="FFFFFF"/>
        </w:rPr>
        <w:t xml:space="preserve"> </w:t>
      </w:r>
      <w:r w:rsidR="008043AF" w:rsidRPr="000D150D">
        <w:rPr>
          <w:rFonts w:ascii="Arial" w:hAnsi="Arial" w:cs="Arial"/>
          <w:color w:val="000000" w:themeColor="text1"/>
          <w:shd w:val="clear" w:color="auto" w:fill="FFFFFF"/>
        </w:rPr>
        <w:t>for rs4544201 and rs2006950</w:t>
      </w:r>
      <w:r w:rsidR="008043AF">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were </w:t>
      </w:r>
      <w:r w:rsidRPr="000D150D">
        <w:rPr>
          <w:rFonts w:ascii="Arial" w:hAnsi="Arial" w:cs="Arial"/>
          <w:shd w:val="clear" w:color="auto" w:fill="FFFFFF"/>
        </w:rPr>
        <w:t>0.</w:t>
      </w:r>
      <w:r w:rsidR="00FD59B9" w:rsidRPr="000D150D">
        <w:rPr>
          <w:rFonts w:ascii="Arial" w:hAnsi="Arial" w:cs="Arial"/>
          <w:shd w:val="clear" w:color="auto" w:fill="FFFFFF"/>
        </w:rPr>
        <w:t xml:space="preserve">57 </w:t>
      </w:r>
      <w:r w:rsidRPr="000D150D">
        <w:rPr>
          <w:rFonts w:ascii="Arial" w:hAnsi="Arial" w:cs="Arial"/>
          <w:shd w:val="clear" w:color="auto" w:fill="FFFFFF"/>
        </w:rPr>
        <w:t>and 0.</w:t>
      </w:r>
      <w:r w:rsidR="00FD59B9" w:rsidRPr="000D150D">
        <w:rPr>
          <w:rFonts w:ascii="Arial" w:hAnsi="Arial" w:cs="Arial"/>
          <w:shd w:val="clear" w:color="auto" w:fill="FFFFFF"/>
        </w:rPr>
        <w:t>53</w:t>
      </w:r>
      <w:r w:rsidRPr="000D150D">
        <w:rPr>
          <w:rFonts w:ascii="Arial" w:hAnsi="Arial" w:cs="Arial"/>
          <w:shd w:val="clear" w:color="auto" w:fill="FFFFFF"/>
        </w:rPr>
        <w:t>, respectively.</w:t>
      </w:r>
    </w:p>
    <w:p w14:paraId="39953CEF" w14:textId="4E03B43C"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lastRenderedPageBreak/>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Pr="000D150D">
        <w:rPr>
          <w:rFonts w:ascii="Arial" w:hAnsi="Arial" w:cs="Arial"/>
          <w:shd w:val="clear" w:color="auto" w:fill="FFFFFF"/>
        </w:rPr>
        <w:t xml:space="preserve">S-LAM patients and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r w:rsidR="00FD59B9" w:rsidRPr="000D150D">
        <w:rPr>
          <w:rFonts w:ascii="Arial" w:hAnsi="Arial" w:cs="Arial"/>
          <w:shd w:val="clear" w:color="auto" w:fill="FFFFFF"/>
        </w:rPr>
        <w:t>33</w:t>
      </w:r>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r w:rsidR="00FD59B9" w:rsidRPr="000D150D">
        <w:rPr>
          <w:rFonts w:ascii="Arial" w:hAnsi="Arial" w:cs="Arial"/>
          <w:shd w:val="clear" w:color="auto" w:fill="FFFFFF"/>
          <w:lang w:eastAsia="ko-KR"/>
        </w:rPr>
        <w:t>28</w:t>
      </w:r>
      <w:r w:rsidRPr="000D150D">
        <w:rPr>
          <w:rFonts w:ascii="Arial" w:hAnsi="Arial" w:cs="Arial"/>
          <w:shd w:val="clear" w:color="auto" w:fill="FFFFFF"/>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the </w:t>
      </w:r>
      <w:proofErr w:type="spellStart"/>
      <w:r w:rsidR="00A547D3">
        <w:rPr>
          <w:rFonts w:ascii="Arial" w:hAnsi="Arial" w:cs="Arial"/>
          <w:shd w:val="clear" w:color="auto" w:fill="FFFFFF"/>
        </w:rPr>
        <w:t>UKBiobank</w:t>
      </w:r>
      <w:proofErr w:type="spellEnd"/>
      <w:r w:rsidR="00A547D3">
        <w:rPr>
          <w:rFonts w:ascii="Arial" w:hAnsi="Arial" w:cs="Arial"/>
          <w:shd w:val="clear" w:color="auto" w:fill="FFFFFF"/>
        </w:rPr>
        <w:t xml:space="preserve"> study of </w:t>
      </w:r>
      <w:r w:rsidR="00AC47D1">
        <w:rPr>
          <w:rFonts w:ascii="Arial" w:hAnsi="Arial" w:cs="Arial"/>
          <w:shd w:val="clear" w:color="auto" w:fill="FFFFFF"/>
        </w:rPr>
        <w:t xml:space="preserve">337,199 individuals. </w:t>
      </w:r>
      <w:bookmarkStart w:id="5" w:name="_GoBack"/>
      <w:bookmarkEnd w:id="5"/>
      <w:r w:rsidR="00AC47D1">
        <w:rPr>
          <w:rFonts w:ascii="Arial" w:hAnsi="Arial" w:cs="Arial"/>
          <w:shd w:val="clear" w:color="auto" w:fill="FFFFFF"/>
        </w:rPr>
        <w:t xml:space="preserve">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2D4F620F" w14:textId="3648FBC2" w:rsidR="00104400" w:rsidRPr="000D150D" w:rsidRDefault="00104400" w:rsidP="00A134C5">
      <w:pPr>
        <w:spacing w:line="480" w:lineRule="auto"/>
        <w:ind w:firstLine="720"/>
        <w:rPr>
          <w:rFonts w:ascii="Arial" w:hAnsi="Arial" w:cs="Arial"/>
          <w:color w:val="FF0000"/>
        </w:rPr>
      </w:pPr>
      <w:bookmarkStart w:id="6" w:name="OLE_LINK31"/>
      <w:bookmarkStart w:id="7" w:name="OLE_LINK32"/>
      <w:r w:rsidRPr="000D150D">
        <w:rPr>
          <w:rFonts w:ascii="Arial" w:hAnsi="Arial" w:cs="Arial"/>
          <w:color w:val="000000" w:themeColor="text1"/>
          <w:shd w:val="clear" w:color="auto" w:fill="FFFFFF"/>
        </w:rPr>
        <w:t>rs4544201 and rs2006950</w:t>
      </w:r>
      <w:bookmarkEnd w:id="6"/>
      <w:bookmarkEnd w:id="7"/>
      <w:r w:rsidRPr="000D150D">
        <w:rPr>
          <w:rFonts w:ascii="Arial" w:hAnsi="Arial" w:cs="Arial"/>
          <w:color w:val="000000" w:themeColor="text1"/>
          <w:shd w:val="clear" w:color="auto" w:fill="FFFFFF"/>
        </w:rPr>
        <w:t xml:space="preserve"> belong to the same LD block on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instrText xml:space="preserve"> ADDIN EN.CITE &lt;EndNote&gt;&lt;Cite&gt;&lt;Author&gt;Barrett&lt;/Author&gt;&lt;Year&gt;2004&lt;/Year&gt;&lt;RecNum&gt;24&lt;/RecNum&gt;&lt;DisplayText&gt;[25]&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t>[2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and are strongly correlated (</w:t>
      </w:r>
      <w:r w:rsidRPr="000D150D">
        <w:rPr>
          <w:rFonts w:ascii="Arial" w:hAnsi="Arial" w:cs="Arial"/>
          <w:i/>
          <w:color w:val="000000" w:themeColor="text1"/>
          <w:shd w:val="clear" w:color="auto" w:fill="FFFFFF"/>
        </w:rPr>
        <w:t>D</w:t>
      </w:r>
      <w:r w:rsidRPr="000D150D">
        <w:rPr>
          <w:rFonts w:ascii="Arial" w:hAnsi="Arial" w:cs="Arial"/>
          <w:color w:val="000000" w:themeColor="text1"/>
          <w:shd w:val="clear" w:color="auto" w:fill="FFFFFF"/>
        </w:rPr>
        <w:t xml:space="preserve">’=0.977, </w:t>
      </w:r>
      <w:r w:rsidRPr="000D150D">
        <w:rPr>
          <w:rFonts w:ascii="Arial" w:hAnsi="Arial" w:cs="Arial"/>
          <w:i/>
          <w:color w:val="000000" w:themeColor="text1"/>
          <w:shd w:val="clear" w:color="auto" w:fill="FFFFFF"/>
        </w:rPr>
        <w:t>r</w:t>
      </w:r>
      <w:r w:rsidRPr="000D150D">
        <w:rPr>
          <w:rFonts w:ascii="Arial" w:hAnsi="Arial" w:cs="Arial"/>
          <w:color w:val="000000" w:themeColor="text1"/>
          <w:shd w:val="clear" w:color="auto" w:fill="FFFFFF"/>
          <w:vertAlign w:val="superscript"/>
        </w:rPr>
        <w:t>2</w:t>
      </w:r>
      <w:r w:rsidRPr="000D150D">
        <w:rPr>
          <w:rFonts w:ascii="Arial" w:hAnsi="Arial" w:cs="Arial"/>
          <w:color w:val="000000" w:themeColor="text1"/>
          <w:shd w:val="clear" w:color="auto" w:fill="FFFFFF"/>
        </w:rPr>
        <w:t xml:space="preserve">=0.854; Supplementary Figure </w:t>
      </w:r>
      <w:r w:rsidR="002A7A30" w:rsidRPr="000D150D">
        <w:rPr>
          <w:rFonts w:ascii="Arial" w:hAnsi="Arial" w:cs="Arial"/>
          <w:color w:val="000000" w:themeColor="text1"/>
          <w:shd w:val="clear" w:color="auto" w:fill="FFFFFF"/>
        </w:rPr>
        <w:t>3</w:t>
      </w:r>
      <w:r w:rsidRPr="000D15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0D150D">
        <w:rPr>
          <w:rFonts w:ascii="Arial" w:hAnsi="Arial" w:cs="Arial"/>
          <w:color w:val="000000" w:themeColor="text1"/>
          <w:shd w:val="clear" w:color="auto" w:fill="FFFFFF"/>
        </w:rPr>
        <w:t>megabase</w:t>
      </w:r>
      <w:proofErr w:type="spellEnd"/>
      <w:r w:rsidRPr="000D150D">
        <w:rPr>
          <w:rFonts w:ascii="Arial" w:hAnsi="Arial" w:cs="Arial"/>
          <w:color w:val="000000" w:themeColor="text1"/>
          <w:shd w:val="clear" w:color="auto" w:fill="FFFFFF"/>
        </w:rPr>
        <w:t xml:space="preserve"> of these two SNPs.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00AC47D1" w:rsidRPr="000D150D">
        <w:rPr>
          <w:rFonts w:ascii="Arial" w:hAnsi="Arial" w:cs="Arial"/>
          <w:color w:val="000000" w:themeColor="text1"/>
          <w:shd w:val="clear" w:color="auto" w:fill="FFFFFF"/>
        </w:rPr>
        <w:t xml:space="preserve">rs4544201 and rs2006950 </w:t>
      </w:r>
      <w:r w:rsidRPr="000D150D">
        <w:rPr>
          <w:rFonts w:ascii="Arial" w:hAnsi="Arial" w:cs="Arial"/>
          <w:color w:val="000000" w:themeColor="text1"/>
        </w:rPr>
        <w:t>(Table 2).</w:t>
      </w:r>
    </w:p>
    <w:p w14:paraId="5971ACFE" w14:textId="36F252A6"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Farh&lt;/Author&gt;&lt;Year&gt;2015&lt;/Year&gt;&lt;RecNum&gt;49&lt;/RecNum&gt;&lt;DisplayText&gt;[26]&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26]</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79067A6A" w14:textId="77777777" w:rsidR="00104400" w:rsidRPr="000D150D" w:rsidRDefault="00104400" w:rsidP="00A134C5">
      <w:pPr>
        <w:spacing w:line="480" w:lineRule="auto"/>
        <w:rPr>
          <w:rFonts w:ascii="Arial" w:hAnsi="Arial" w:cs="Arial"/>
          <w:b/>
          <w:color w:val="000000" w:themeColor="text1"/>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27374B1F"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or other </w:t>
      </w:r>
      <w:r w:rsidR="00104400" w:rsidRPr="000D150D">
        <w:rPr>
          <w:rFonts w:ascii="Arial" w:hAnsi="Arial" w:cs="Arial"/>
          <w:color w:val="000000" w:themeColor="text1"/>
        </w:rPr>
        <w:t xml:space="preserve">regulatory </w:t>
      </w:r>
      <w:r w:rsidR="00104400" w:rsidRPr="000D150D">
        <w:rPr>
          <w:rFonts w:ascii="Arial" w:hAnsi="Arial" w:cs="Arial"/>
          <w:color w:val="000000" w:themeColor="text1"/>
        </w:rPr>
        <w:lastRenderedPageBreak/>
        <w:t>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Grubert&lt;/Author&gt;&lt;Year&gt;2015&lt;/Year&gt;&lt;RecNum&gt;98&lt;/RecNum&gt;&lt;DisplayText&gt;[35]&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8E40AD">
        <w:rPr>
          <w:rFonts w:ascii="Arial" w:hAnsi="Arial" w:cs="Arial"/>
          <w:noProof/>
          <w:color w:val="000000" w:themeColor="text1"/>
        </w:rPr>
        <w:t>[35]</w:t>
      </w:r>
      <w:r w:rsidR="00104400" w:rsidRPr="000D150D">
        <w:rPr>
          <w:rFonts w:ascii="Arial" w:hAnsi="Arial" w:cs="Arial"/>
          <w:color w:val="000000" w:themeColor="text1"/>
        </w:rPr>
        <w:fldChar w:fldCharType="end"/>
      </w:r>
      <w:r w:rsidR="00104400" w:rsidRPr="000D150D">
        <w:rPr>
          <w:rFonts w:ascii="Arial" w:hAnsi="Arial" w:cs="Arial"/>
          <w:color w:val="000000" w:themeColor="text1"/>
        </w:rPr>
        <w:t xml:space="preserve">. To identify the TAD containing these SNPs, we used TAD information available for four tissues: IMR90 cells, a fetal lung </w:t>
      </w:r>
      <w:proofErr w:type="spellStart"/>
      <w:r w:rsidR="00104400" w:rsidRPr="000D150D">
        <w:rPr>
          <w:rFonts w:ascii="Arial" w:hAnsi="Arial" w:cs="Arial"/>
          <w:color w:val="000000" w:themeColor="text1"/>
        </w:rPr>
        <w:t>myofibroblast</w:t>
      </w:r>
      <w:proofErr w:type="spellEnd"/>
      <w:r w:rsidR="00104400" w:rsidRPr="000D150D">
        <w:rPr>
          <w:rFonts w:ascii="Arial" w:hAnsi="Arial" w:cs="Arial"/>
          <w:color w:val="000000" w:themeColor="text1"/>
        </w:rPr>
        <w:t xml:space="preserve"> cell line; lung tissue;</w:t>
      </w:r>
      <w:r w:rsidR="00104400" w:rsidRPr="000D150D">
        <w:rPr>
          <w:rFonts w:ascii="Arial" w:hAnsi="Arial" w:cs="Arial"/>
          <w:color w:val="FF0000"/>
        </w:rPr>
        <w:t xml:space="preserve"> </w:t>
      </w:r>
      <w:r w:rsidR="00104400" w:rsidRPr="000D150D">
        <w:rPr>
          <w:rFonts w:ascii="Arial" w:hAnsi="Arial" w:cs="Arial"/>
          <w:color w:val="000000" w:themeColor="text1"/>
        </w:rPr>
        <w:t xml:space="preserve">H1-MSC, a mesenchymal stem cell line; and HUVEC, human umbilical vein endothelial cells (Supplementary Figures </w:t>
      </w:r>
      <w:r w:rsidR="002A7A30" w:rsidRPr="000D150D">
        <w:rPr>
          <w:rFonts w:ascii="Arial" w:hAnsi="Arial" w:cs="Arial"/>
          <w:color w:val="000000" w:themeColor="text1"/>
        </w:rPr>
        <w:t>4</w:t>
      </w:r>
      <w:r w:rsidR="00104400" w:rsidRPr="000D150D">
        <w:rPr>
          <w:rFonts w:ascii="Arial" w:hAnsi="Arial" w:cs="Arial"/>
          <w:color w:val="000000" w:themeColor="text1"/>
        </w:rPr>
        <w:t>-</w:t>
      </w:r>
      <w:r w:rsidR="002A7A30" w:rsidRPr="000D150D">
        <w:rPr>
          <w:rFonts w:ascii="Arial" w:hAnsi="Arial" w:cs="Arial"/>
          <w:color w:val="000000" w:themeColor="text1"/>
        </w:rPr>
        <w:t>7</w:t>
      </w:r>
      <w:r w:rsidR="00104400" w:rsidRPr="000D150D">
        <w:rPr>
          <w:rFonts w:ascii="Arial" w:hAnsi="Arial" w:cs="Arial"/>
          <w:color w:val="000000" w:themeColor="text1"/>
        </w:rPr>
        <w:t xml:space="preserve">). In all four of these cells/tissues,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01786443"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E40AD">
        <w:rPr>
          <w:rFonts w:ascii="Arial" w:eastAsiaTheme="minorHAnsi" w:hAnsi="Arial" w:cs="Arial"/>
          <w:color w:val="000000" w:themeColor="text1"/>
        </w:rPr>
        <w:instrText xml:space="preserve"> ADDIN EN.CITE </w:instrText>
      </w:r>
      <w:r w:rsidR="008E40AD">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E40AD">
        <w:rPr>
          <w:rFonts w:ascii="Arial" w:eastAsiaTheme="minorHAnsi" w:hAnsi="Arial" w:cs="Arial"/>
          <w:color w:val="000000" w:themeColor="text1"/>
        </w:rPr>
        <w:instrText xml:space="preserve"> ADDIN EN.CITE.DATA </w:instrText>
      </w:r>
      <w:r w:rsidR="008E40AD">
        <w:rPr>
          <w:rFonts w:ascii="Arial" w:eastAsiaTheme="minorHAnsi" w:hAnsi="Arial" w:cs="Arial"/>
          <w:color w:val="000000" w:themeColor="text1"/>
        </w:rPr>
      </w:r>
      <w:r w:rsidR="008E40AD">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t>[3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8E40AD">
        <w:rPr>
          <w:rFonts w:ascii="Arial" w:eastAsiaTheme="minorHAnsi" w:hAnsi="Arial" w:cs="Arial"/>
          <w:color w:val="000000" w:themeColor="text1"/>
        </w:rPr>
        <w:instrText xml:space="preserve"> ADDIN EN.CITE &lt;EndNote&gt;&lt;Cite&gt;&lt;Author&gt;Rada-Iglesias&lt;/Author&gt;&lt;Year&gt;2012&lt;/Year&gt;&lt;RecNum&gt;101&lt;/RecNum&gt;&lt;DisplayText&gt;[37]&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t>[37]</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8E40AD">
        <w:rPr>
          <w:rFonts w:ascii="Arial" w:eastAsiaTheme="minorHAnsi" w:hAnsi="Arial" w:cs="Arial"/>
          <w:color w:val="000000" w:themeColor="text1"/>
        </w:rPr>
        <w:instrText xml:space="preserve"> ADDIN EN.CITE &lt;EndNote&gt;&lt;Cite&gt;&lt;Author&gt;Julian&lt;/Author&gt;&lt;Year&gt;2017&lt;/Year&gt;&lt;RecNum&gt;102&lt;/RecNum&gt;&lt;DisplayText&gt;[38]&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t>[38]</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E40AD">
        <w:rPr>
          <w:rFonts w:ascii="Arial" w:eastAsiaTheme="minorHAnsi" w:hAnsi="Arial" w:cs="Arial"/>
          <w:color w:val="000000" w:themeColor="text1"/>
        </w:rPr>
        <w:instrText xml:space="preserve"> ADDIN EN.CITE </w:instrText>
      </w:r>
      <w:r w:rsidR="008E40AD">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E40AD">
        <w:rPr>
          <w:rFonts w:ascii="Arial" w:eastAsiaTheme="minorHAnsi" w:hAnsi="Arial" w:cs="Arial"/>
          <w:color w:val="000000" w:themeColor="text1"/>
        </w:rPr>
        <w:instrText xml:space="preserve"> ADDIN EN.CITE.DATA </w:instrText>
      </w:r>
      <w:r w:rsidR="008E40AD">
        <w:rPr>
          <w:rFonts w:ascii="Arial" w:eastAsiaTheme="minorHAnsi" w:hAnsi="Arial" w:cs="Arial"/>
          <w:color w:val="000000" w:themeColor="text1"/>
        </w:rPr>
      </w:r>
      <w:r w:rsidR="008E40AD">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t>[39]</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proofErr w:type="spellStart"/>
      <w:r w:rsidRPr="000D150D">
        <w:rPr>
          <w:rFonts w:ascii="Arial" w:hAnsi="Arial" w:cs="Arial"/>
          <w:b/>
          <w:color w:val="000000" w:themeColor="text1"/>
          <w:shd w:val="clear" w:color="auto" w:fill="FFFFFF"/>
        </w:rPr>
        <w:t>angiomyolipoma</w:t>
      </w:r>
      <w:proofErr w:type="spellEnd"/>
      <w:r w:rsidRPr="000D150D">
        <w:rPr>
          <w:rFonts w:ascii="Arial" w:hAnsi="Arial" w:cs="Arial"/>
          <w:b/>
          <w:color w:val="000000" w:themeColor="text1"/>
          <w:shd w:val="clear" w:color="auto" w:fill="FFFFFF"/>
        </w:rPr>
        <w:t xml:space="preserve"> and LAM</w:t>
      </w:r>
    </w:p>
    <w:p w14:paraId="16474BD0" w14:textId="63A1E6CB"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1B3518" w:rsidRPr="001B3518">
        <w:rPr>
          <w:rFonts w:ascii="Arial" w:hAnsi="Arial" w:cs="Arial"/>
          <w:color w:val="000000" w:themeColor="text1"/>
        </w:rPr>
        <w:t>4</w:t>
      </w:r>
      <w:r w:rsidRPr="000D150D">
        <w:rPr>
          <w:rFonts w:ascii="Arial" w:hAnsi="Arial" w:cs="Arial"/>
          <w:color w:val="000000" w:themeColor="text1"/>
        </w:rPr>
        <w:t xml:space="preserve">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Pr="000D35B3">
        <w:rPr>
          <w:rFonts w:ascii="Arial" w:hAnsi="Arial" w:cs="Arial"/>
          <w:strike/>
          <w:color w:val="000000" w:themeColor="text1"/>
        </w:rPr>
        <w:t>1</w:t>
      </w:r>
      <w:r w:rsidRPr="000D150D">
        <w:rPr>
          <w:rFonts w:ascii="Arial" w:hAnsi="Arial" w:cs="Arial"/>
          <w:color w:val="000000" w:themeColor="text1"/>
        </w:rPr>
        <w:t xml:space="preserve">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Network&lt;/Author&gt;&lt;Year&gt;2008&lt;/Year&gt;&lt;RecNum&gt;96&lt;/RecNum&gt;&lt;DisplayText&gt;[3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30]</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lastRenderedPageBreak/>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and was also relatively highly expressed in LAM-related tumors in compar</w:t>
      </w:r>
      <w:r w:rsidR="0023540A" w:rsidRPr="000D150D">
        <w:rPr>
          <w:rFonts w:ascii="Arial" w:hAnsi="Arial" w:cs="Arial"/>
          <w:color w:val="000000" w:themeColor="text1"/>
        </w:rPr>
        <w:t xml:space="preserve">ison to normal tissues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b</w:t>
      </w:r>
      <w:r w:rsidRPr="000D150D">
        <w:rPr>
          <w:rFonts w:ascii="Arial" w:hAnsi="Arial" w:cs="Arial"/>
          <w:color w:val="000000" w:themeColor="text1"/>
        </w:rPr>
        <w:t xml:space="preserve">, </w:t>
      </w:r>
      <w:commentRangeStart w:id="8"/>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6.38</w:t>
      </w:r>
      <w:r w:rsidRPr="000D150D">
        <w:rPr>
          <w:rFonts w:ascii="Arial" w:eastAsia="맑은 고딕" w:hAnsi="Arial" w:cs="Arial"/>
          <w:color w:val="000000" w:themeColor="text1"/>
        </w:rPr>
        <w:t>×</w:t>
      </w:r>
      <w:r w:rsidRPr="000D150D">
        <w:rPr>
          <w:rFonts w:ascii="Arial" w:hAnsi="Arial" w:cs="Arial"/>
          <w:color w:val="000000" w:themeColor="text1"/>
        </w:rPr>
        <w:t>10</w:t>
      </w:r>
      <w:r w:rsidRPr="000D150D">
        <w:rPr>
          <w:rFonts w:ascii="Arial" w:hAnsi="Arial" w:cs="Arial"/>
          <w:color w:val="000000" w:themeColor="text1"/>
          <w:vertAlign w:val="superscript"/>
        </w:rPr>
        <w:t>-6</w:t>
      </w:r>
      <w:commentRangeEnd w:id="8"/>
      <w:r w:rsidR="007F4B80">
        <w:rPr>
          <w:rStyle w:val="aa"/>
          <w:rFonts w:asciiTheme="minorHAnsi" w:hAnsiTheme="minorHAnsi" w:cstheme="minorBidi"/>
          <w:kern w:val="2"/>
          <w:lang w:eastAsia="ko-KR"/>
        </w:rPr>
        <w:commentReference w:id="8"/>
      </w:r>
      <w:r w:rsidRPr="000D150D">
        <w:rPr>
          <w:rFonts w:ascii="Arial" w:hAnsi="Arial" w:cs="Arial"/>
          <w:color w:val="000000" w:themeColor="text1"/>
        </w:rPr>
        <w:t xml:space="preserve">). In contrast, two oth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2BFDC59A"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and kidney </w:t>
      </w:r>
      <w:proofErr w:type="spellStart"/>
      <w:r w:rsidRPr="000D150D">
        <w:rPr>
          <w:rFonts w:ascii="Arial" w:hAnsi="Arial" w:cs="Arial"/>
          <w:color w:val="000000" w:themeColor="text1"/>
        </w:rPr>
        <w:t>a</w:t>
      </w:r>
      <w:r w:rsidR="0023540A" w:rsidRPr="000D150D">
        <w:rPr>
          <w:rFonts w:ascii="Arial" w:hAnsi="Arial" w:cs="Arial"/>
          <w:color w:val="000000" w:themeColor="text1"/>
        </w:rPr>
        <w:t>ngiomyolipoma</w:t>
      </w:r>
      <w:proofErr w:type="spellEnd"/>
      <w:r w:rsidR="0023540A" w:rsidRPr="000D150D">
        <w:rPr>
          <w:rFonts w:ascii="Arial" w:hAnsi="Arial" w:cs="Arial"/>
          <w:color w:val="000000" w:themeColor="text1"/>
        </w:rPr>
        <w:t xml:space="preserve"> sections (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7117217D"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lastRenderedPageBreak/>
        <w:t>NR2F2</w:t>
      </w:r>
      <w:r w:rsidRPr="000D150D">
        <w:rPr>
          <w:rFonts w:ascii="Arial" w:hAnsi="Arial" w:cs="Arial"/>
          <w:color w:val="000000" w:themeColor="text1"/>
        </w:rPr>
        <w:t xml:space="preserve"> is an orphan nuclear receptor known to play important roles in both normal tissue development and in tumorigenesis </w:t>
      </w:r>
      <w:r w:rsidRPr="000D150D">
        <w:rPr>
          <w:rFonts w:ascii="Arial" w:hAnsi="Arial" w:cs="Arial"/>
          <w:color w:val="000000" w:themeColor="text1"/>
        </w:rPr>
        <w:fldChar w:fldCharType="begin">
          <w:fldData xml:space="preserve">PEVuZE5vdGU+PENpdGU+PEF1dGhvcj5YdTwvQXV0aG9yPjxZZWFyPjIwMTU8L1llYXI+PFJlY051
bT41NDwvUmVjTnVtPjxEaXNwbGF5VGV4dD5bNDB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E40AD">
        <w:rPr>
          <w:rFonts w:ascii="Arial" w:hAnsi="Arial" w:cs="Arial"/>
          <w:color w:val="000000" w:themeColor="text1"/>
        </w:rPr>
        <w:instrText xml:space="preserve"> ADDIN EN.CITE </w:instrText>
      </w:r>
      <w:r w:rsidR="008E40AD">
        <w:rPr>
          <w:rFonts w:ascii="Arial" w:hAnsi="Arial" w:cs="Arial"/>
          <w:color w:val="000000" w:themeColor="text1"/>
        </w:rPr>
        <w:fldChar w:fldCharType="begin">
          <w:fldData xml:space="preserve">PEVuZE5vdGU+PENpdGU+PEF1dGhvcj5YdTwvQXV0aG9yPjxZZWFyPjIwMTU8L1llYXI+PFJlY051
bT41NDwvUmVjTnVtPjxEaXNwbGF5VGV4dD5bNDB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E40AD">
        <w:rPr>
          <w:rFonts w:ascii="Arial" w:hAnsi="Arial" w:cs="Arial"/>
          <w:color w:val="000000" w:themeColor="text1"/>
        </w:rPr>
        <w:instrText xml:space="preserve"> ADDIN EN.CITE.DATA </w:instrText>
      </w:r>
      <w:r w:rsidR="008E40AD">
        <w:rPr>
          <w:rFonts w:ascii="Arial" w:hAnsi="Arial" w:cs="Arial"/>
          <w:color w:val="000000" w:themeColor="text1"/>
        </w:rPr>
      </w:r>
      <w:r w:rsidR="008E40AD">
        <w:rPr>
          <w:rFonts w:ascii="Arial" w:hAnsi="Arial" w:cs="Arial"/>
          <w:color w:val="000000" w:themeColor="text1"/>
        </w:rPr>
        <w:fldChar w:fldCharType="end"/>
      </w:r>
      <w:r w:rsidRPr="000D150D">
        <w:rPr>
          <w:rFonts w:ascii="Arial" w:hAnsi="Arial" w:cs="Arial"/>
          <w:color w:val="000000" w:themeColor="text1"/>
        </w:rPr>
        <w:fldChar w:fldCharType="separate"/>
      </w:r>
      <w:r w:rsidR="008E40AD">
        <w:rPr>
          <w:rFonts w:ascii="Arial" w:hAnsi="Arial" w:cs="Arial"/>
          <w:noProof/>
          <w:color w:val="000000" w:themeColor="text1"/>
        </w:rPr>
        <w:t>[40]</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1NTwvUmVjTnVtPjxEaXNwbGF5VGV4dD5bNDEsIDQy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E40AD">
        <w:rPr>
          <w:rFonts w:ascii="Arial" w:hAnsi="Arial" w:cs="Arial"/>
          <w:color w:val="000000" w:themeColor="text1"/>
        </w:rPr>
        <w:instrText xml:space="preserve"> ADDIN EN.CITE </w:instrText>
      </w:r>
      <w:r w:rsidR="008E40AD">
        <w:rPr>
          <w:rFonts w:ascii="Arial" w:hAnsi="Arial" w:cs="Arial"/>
          <w:color w:val="000000" w:themeColor="text1"/>
        </w:rPr>
        <w:fldChar w:fldCharType="begin">
          <w:fldData xml:space="preserve">PEVuZE5vdGU+PENpdGU+PEF1dGhvcj5KdXZldDwvQXV0aG9yPjxZZWFyPjIwMDY8L1llYXI+PFJl
Y051bT41NTwvUmVjTnVtPjxEaXNwbGF5VGV4dD5bNDEsIDQy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E40AD">
        <w:rPr>
          <w:rFonts w:ascii="Arial" w:hAnsi="Arial" w:cs="Arial"/>
          <w:color w:val="000000" w:themeColor="text1"/>
        </w:rPr>
        <w:instrText xml:space="preserve"> ADDIN EN.CITE.DATA </w:instrText>
      </w:r>
      <w:r w:rsidR="008E40AD">
        <w:rPr>
          <w:rFonts w:ascii="Arial" w:hAnsi="Arial" w:cs="Arial"/>
          <w:color w:val="000000" w:themeColor="text1"/>
        </w:rPr>
      </w:r>
      <w:r w:rsidR="008E40AD">
        <w:rPr>
          <w:rFonts w:ascii="Arial" w:hAnsi="Arial" w:cs="Arial"/>
          <w:color w:val="000000" w:themeColor="text1"/>
        </w:rPr>
        <w:fldChar w:fldCharType="end"/>
      </w:r>
      <w:r w:rsidRPr="000D150D">
        <w:rPr>
          <w:rFonts w:ascii="Arial" w:hAnsi="Arial" w:cs="Arial"/>
          <w:color w:val="000000" w:themeColor="text1"/>
        </w:rPr>
        <w:fldChar w:fldCharType="separate"/>
      </w:r>
      <w:r w:rsidR="008E40AD">
        <w:rPr>
          <w:rFonts w:ascii="Arial" w:hAnsi="Arial" w:cs="Arial"/>
          <w:noProof/>
          <w:color w:val="000000" w:themeColor="text1"/>
        </w:rPr>
        <w:t>[41, 42]</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Riggs&lt;/Author&gt;&lt;Year&gt;2006&lt;/Year&gt;&lt;RecNum&gt;57&lt;/RecNum&gt;&lt;DisplayText&gt;[43]&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43]</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4B0D38A2"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is highly expressed in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croRNA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228CC186"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U5PC9SZWNOdW0+PERpc3BsYXlUZXh0Pls0NCwgNDV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E40AD">
        <w:rPr>
          <w:rFonts w:ascii="Arial" w:hAnsi="Arial" w:cs="Arial"/>
          <w:color w:val="000000" w:themeColor="text1"/>
        </w:rPr>
        <w:instrText xml:space="preserve"> ADDIN EN.CITE </w:instrText>
      </w:r>
      <w:r w:rsidR="008E40AD">
        <w:rPr>
          <w:rFonts w:ascii="Arial" w:hAnsi="Arial" w:cs="Arial"/>
          <w:color w:val="000000" w:themeColor="text1"/>
        </w:rPr>
        <w:fldChar w:fldCharType="begin">
          <w:fldData xml:space="preserve">PEVuZE5vdGU+PENpdGU+PEF1dGhvcj5HbGFzZ293PC9BdXRob3I+PFllYXI+MjAwODwvWWVhcj48
UmVjTnVtPjU5PC9SZWNOdW0+PERpc3BsYXlUZXh0Pls0NCwgNDV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E40AD">
        <w:rPr>
          <w:rFonts w:ascii="Arial" w:hAnsi="Arial" w:cs="Arial"/>
          <w:color w:val="000000" w:themeColor="text1"/>
        </w:rPr>
        <w:instrText xml:space="preserve"> ADDIN EN.CITE.DATA </w:instrText>
      </w:r>
      <w:r w:rsidR="008E40AD">
        <w:rPr>
          <w:rFonts w:ascii="Arial" w:hAnsi="Arial" w:cs="Arial"/>
          <w:color w:val="000000" w:themeColor="text1"/>
        </w:rPr>
      </w:r>
      <w:r w:rsidR="008E40AD">
        <w:rPr>
          <w:rFonts w:ascii="Arial" w:hAnsi="Arial" w:cs="Arial"/>
          <w:color w:val="000000" w:themeColor="text1"/>
        </w:rPr>
        <w:fldChar w:fldCharType="end"/>
      </w:r>
      <w:r w:rsidRPr="000D150D">
        <w:rPr>
          <w:rFonts w:ascii="Arial" w:hAnsi="Arial" w:cs="Arial"/>
          <w:color w:val="000000" w:themeColor="text1"/>
        </w:rPr>
        <w:fldChar w:fldCharType="separate"/>
      </w:r>
      <w:r w:rsidR="008E40AD">
        <w:rPr>
          <w:rFonts w:ascii="Arial" w:hAnsi="Arial" w:cs="Arial"/>
          <w:noProof/>
          <w:color w:val="000000" w:themeColor="text1"/>
        </w:rPr>
        <w:t>[44, 45]</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2MjwvUmVjTnVtPjxEaXNwbGF5VGV4dD5bNDZ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E40AD">
        <w:rPr>
          <w:rFonts w:ascii="Arial" w:hAnsi="Arial" w:cs="Arial"/>
          <w:color w:val="000000" w:themeColor="text1"/>
        </w:rPr>
        <w:instrText xml:space="preserve"> ADDIN EN.CITE </w:instrText>
      </w:r>
      <w:r w:rsidR="008E40AD">
        <w:rPr>
          <w:rFonts w:ascii="Arial" w:hAnsi="Arial" w:cs="Arial"/>
          <w:color w:val="000000" w:themeColor="text1"/>
        </w:rPr>
        <w:fldChar w:fldCharType="begin">
          <w:fldData xml:space="preserve">PEVuZE5vdGU+PENpdGU+PEF1dGhvcj5Zb3VuZzwvQXV0aG9yPjxZZWFyPjIwMTM8L1llYXI+PFJl
Y051bT42MjwvUmVjTnVtPjxEaXNwbGF5VGV4dD5bNDZ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E40AD">
        <w:rPr>
          <w:rFonts w:ascii="Arial" w:hAnsi="Arial" w:cs="Arial"/>
          <w:color w:val="000000" w:themeColor="text1"/>
        </w:rPr>
        <w:instrText xml:space="preserve"> ADDIN EN.CITE.DATA </w:instrText>
      </w:r>
      <w:r w:rsidR="008E40AD">
        <w:rPr>
          <w:rFonts w:ascii="Arial" w:hAnsi="Arial" w:cs="Arial"/>
          <w:color w:val="000000" w:themeColor="text1"/>
        </w:rPr>
      </w:r>
      <w:r w:rsidR="008E40AD">
        <w:rPr>
          <w:rFonts w:ascii="Arial" w:hAnsi="Arial" w:cs="Arial"/>
          <w:color w:val="000000" w:themeColor="text1"/>
        </w:rPr>
        <w:fldChar w:fldCharType="end"/>
      </w:r>
      <w:r w:rsidRPr="000D150D">
        <w:rPr>
          <w:rFonts w:ascii="Arial" w:hAnsi="Arial" w:cs="Arial"/>
          <w:color w:val="000000" w:themeColor="text1"/>
        </w:rPr>
        <w:fldChar w:fldCharType="separate"/>
      </w:r>
      <w:r w:rsidR="008E40AD">
        <w:rPr>
          <w:rFonts w:ascii="Arial" w:hAnsi="Arial" w:cs="Arial"/>
          <w:noProof/>
          <w:color w:val="000000" w:themeColor="text1"/>
        </w:rPr>
        <w:t>[46]</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w:t>
      </w:r>
      <w:r w:rsidRPr="000D150D">
        <w:rPr>
          <w:rFonts w:ascii="Arial" w:hAnsi="Arial" w:cs="Arial"/>
          <w:color w:val="000000" w:themeColor="text1"/>
        </w:rPr>
        <w:lastRenderedPageBreak/>
        <w:t xml:space="preserve">lymphatic endothelium </w:t>
      </w:r>
      <w:r w:rsidRPr="000D150D">
        <w:rPr>
          <w:rFonts w:ascii="Arial" w:hAnsi="Arial" w:cs="Arial"/>
          <w:color w:val="000000" w:themeColor="text1"/>
        </w:rPr>
        <w:fldChar w:fldCharType="begin"/>
      </w:r>
      <w:r w:rsidR="008E40AD">
        <w:rPr>
          <w:rFonts w:ascii="Arial" w:hAnsi="Arial" w:cs="Arial"/>
          <w:color w:val="000000" w:themeColor="text1"/>
        </w:rPr>
        <w:instrText xml:space="preserve"> ADDIN EN.CITE &lt;EndNote&gt;&lt;Cite ExcludeYear="1"&gt;&lt;Author&gt;Srinivasan&lt;/Author&gt;&lt;Year&gt;2010&lt;/Year&gt;&lt;RecNum&gt;95&lt;/RecNum&gt;&lt;DisplayText&gt;[47]&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8E40AD">
        <w:rPr>
          <w:rFonts w:ascii="Arial" w:hAnsi="Arial" w:cs="Arial"/>
          <w:noProof/>
          <w:color w:val="000000" w:themeColor="text1"/>
        </w:rPr>
        <w:t>[47]</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4506A8AA"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LAM, it was of only moderate size for GWAS. Second, to collect sufficient LAM subjects, 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we employed EIGENSTRAT to identify genetic outliers</w:t>
      </w:r>
      <w:r>
        <w:rPr>
          <w:rFonts w:ascii="Arial" w:hAnsi="Arial" w:cs="Arial"/>
          <w:color w:val="000000" w:themeColor="text1"/>
          <w:shd w:val="clear" w:color="auto" w:fill="FFFFFF"/>
        </w:rPr>
        <w:t xml:space="preserve"> from both our S-LAM and control cohorts to further reduce genetic heterogeneity.  F</w:t>
      </w:r>
      <w:r w:rsidR="00A875DA">
        <w:rPr>
          <w:rFonts w:ascii="Arial" w:hAnsi="Arial" w:cs="Arial"/>
          <w:color w:val="000000" w:themeColor="text1"/>
          <w:shd w:val="clear" w:color="auto" w:fill="FFFFFF"/>
        </w:rPr>
        <w:t>urther 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by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low abundance of LAM cells in LAM lung specimens,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B678526"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0D150D">
        <w:rPr>
          <w:rFonts w:ascii="Arial" w:hAnsi="Arial" w:cs="Arial"/>
          <w:color w:val="000000" w:themeColor="text1"/>
          <w:shd w:val="clear" w:color="auto" w:fill="FFFFFF"/>
        </w:rPr>
        <w:t>Wirtz</w:t>
      </w:r>
      <w:proofErr w:type="spellEnd"/>
      <w:r w:rsidR="00104400" w:rsidRPr="000D150D">
        <w:rPr>
          <w:rFonts w:ascii="Arial" w:hAnsi="Arial" w:cs="Arial"/>
          <w:color w:val="000000" w:themeColor="text1"/>
          <w:shd w:val="clear" w:color="auto" w:fill="FFFFFF"/>
        </w:rPr>
        <w:t xml:space="preserve">,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proofErr w:type="spellStart"/>
      <w:r w:rsidR="00104400" w:rsidRPr="000D150D">
        <w:rPr>
          <w:rFonts w:ascii="Arial" w:hAnsi="Arial" w:cs="Arial"/>
          <w:color w:val="000000" w:themeColor="text1"/>
        </w:rPr>
        <w:t>Corine</w:t>
      </w:r>
      <w:proofErr w:type="spellEnd"/>
      <w:r w:rsidR="00104400" w:rsidRPr="000D150D">
        <w:rPr>
          <w:rFonts w:ascii="Arial" w:hAnsi="Arial" w:cs="Arial"/>
          <w:color w:val="000000" w:themeColor="text1"/>
        </w:rPr>
        <w:t xml:space="preserv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 </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5AE6A0C4" w14:textId="558A6843"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763C74A1" w14:textId="77777777" w:rsidR="008E40AD" w:rsidRPr="008E40AD" w:rsidRDefault="009B58F8" w:rsidP="008E40AD">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8E40AD" w:rsidRPr="008E40AD">
        <w:t>1.</w:t>
      </w:r>
      <w:r w:rsidR="008E40AD" w:rsidRPr="008E40AD">
        <w:tab/>
        <w:t xml:space="preserve">Kitaichi M, Nishimura K, Itoh H, Izumi T. Pulmonary lymphangioleiomyomatosis: a report of 46 patients including a clinicopathologic study of prognostic factors. </w:t>
      </w:r>
      <w:r w:rsidR="008E40AD" w:rsidRPr="008E40AD">
        <w:rPr>
          <w:i/>
        </w:rPr>
        <w:t xml:space="preserve">American journal of respiratory and critical care medicine </w:t>
      </w:r>
      <w:r w:rsidR="008E40AD" w:rsidRPr="008E40AD">
        <w:t>1995: 151(2): 527-533.</w:t>
      </w:r>
    </w:p>
    <w:p w14:paraId="23A48410" w14:textId="77777777" w:rsidR="008E40AD" w:rsidRPr="008E40AD" w:rsidRDefault="008E40AD" w:rsidP="008E40AD">
      <w:pPr>
        <w:pStyle w:val="EndNoteBibliography"/>
        <w:spacing w:after="0"/>
      </w:pPr>
      <w:r w:rsidRPr="008E40AD">
        <w:t>2.</w:t>
      </w:r>
      <w:r w:rsidRPr="008E40AD">
        <w:tab/>
        <w:t xml:space="preserve">Chu SC, Horiba K, Usuki J, Avila NA, Chen CC, Travis WD, Ferrans VJ, Moss J. Comprehensive evaluation of 35 patients with lymphangioleiomyomatosis. </w:t>
      </w:r>
      <w:r w:rsidRPr="008E40AD">
        <w:rPr>
          <w:i/>
        </w:rPr>
        <w:t xml:space="preserve">CHEST Journal </w:t>
      </w:r>
      <w:r w:rsidRPr="008E40AD">
        <w:t>1999: 115(4): 1041-1052.</w:t>
      </w:r>
    </w:p>
    <w:p w14:paraId="1338F1AE" w14:textId="77777777" w:rsidR="008E40AD" w:rsidRPr="008E40AD" w:rsidRDefault="008E40AD" w:rsidP="008E40AD">
      <w:pPr>
        <w:pStyle w:val="EndNoteBibliography"/>
        <w:spacing w:after="0"/>
      </w:pPr>
      <w:r w:rsidRPr="008E40AD">
        <w:t>3.</w:t>
      </w:r>
      <w:r w:rsidRPr="008E40AD">
        <w:tab/>
        <w:t xml:space="preserve">Urban T, Lazor R, Lacronique J, Murris M, Labrune S, Valeyre D, Cordier J-F. Pulmonary lymphangioleiomyomatosis: a study of 69 patients. </w:t>
      </w:r>
      <w:r w:rsidRPr="008E40AD">
        <w:rPr>
          <w:i/>
        </w:rPr>
        <w:t xml:space="preserve">MEDICINE-BALTIMORE- </w:t>
      </w:r>
      <w:r w:rsidRPr="008E40AD">
        <w:t>1999: 78: 321-337.</w:t>
      </w:r>
    </w:p>
    <w:p w14:paraId="1A245F74" w14:textId="77777777" w:rsidR="008E40AD" w:rsidRPr="008E40AD" w:rsidRDefault="008E40AD" w:rsidP="008E40AD">
      <w:pPr>
        <w:pStyle w:val="EndNoteBibliography"/>
        <w:spacing w:after="0"/>
      </w:pPr>
      <w:r w:rsidRPr="008E40AD">
        <w:t>4.</w:t>
      </w:r>
      <w:r w:rsidRPr="008E40AD">
        <w:tab/>
        <w:t xml:space="preserve">Cunha B, Conceição DM, Cabo C, Jesus N, Santos L, de Carvalho A. Pulmonary Lymphangioleiomyomatosis on a Post-Menopausal Woman with Chronic Lymphocytic Leukaemia. </w:t>
      </w:r>
      <w:r w:rsidRPr="008E40AD">
        <w:rPr>
          <w:i/>
        </w:rPr>
        <w:t xml:space="preserve">Case Reports in Clinical Medicine </w:t>
      </w:r>
      <w:r w:rsidRPr="008E40AD">
        <w:t>2016: 5(03): 101.</w:t>
      </w:r>
    </w:p>
    <w:p w14:paraId="4AC894D8" w14:textId="77777777" w:rsidR="008E40AD" w:rsidRPr="008E40AD" w:rsidRDefault="008E40AD" w:rsidP="008E40AD">
      <w:pPr>
        <w:pStyle w:val="EndNoteBibliography"/>
        <w:spacing w:after="0"/>
      </w:pPr>
      <w:r w:rsidRPr="008E40AD">
        <w:t>5.</w:t>
      </w:r>
      <w:r w:rsidRPr="008E40AD">
        <w:tab/>
        <w:t xml:space="preserve">Youssef AL, Alami B, Sahnoun F, Boubbou M, Kamaoui I, Maâroufi M, Houssaini NS, Amara B, Tizniti S. Lymphangioleiomyomatosis: An unusual age of diagnosis with literature review. </w:t>
      </w:r>
      <w:r w:rsidRPr="008E40AD">
        <w:rPr>
          <w:i/>
        </w:rPr>
        <w:t xml:space="preserve">International Journal of Diagnostic Imaging </w:t>
      </w:r>
      <w:r w:rsidRPr="008E40AD">
        <w:t>2014: 1(1): 17.</w:t>
      </w:r>
    </w:p>
    <w:p w14:paraId="15220089" w14:textId="77777777" w:rsidR="008E40AD" w:rsidRPr="008E40AD" w:rsidRDefault="008E40AD" w:rsidP="008E40AD">
      <w:pPr>
        <w:pStyle w:val="EndNoteBibliography"/>
        <w:spacing w:after="0"/>
      </w:pPr>
      <w:r w:rsidRPr="008E40AD">
        <w:t>6.</w:t>
      </w:r>
      <w:r w:rsidRPr="008E40AD">
        <w:tab/>
        <w:t xml:space="preserve">Soler-Ferrer C, Gómez-Lozano A, Clemente-Andrés C, De Cendra-Morera E, Custal-Teixidor M, Colomer-Pairés J. Lymphangioleiomyomatosis in a post-menopausal women. </w:t>
      </w:r>
      <w:r w:rsidRPr="008E40AD">
        <w:rPr>
          <w:i/>
        </w:rPr>
        <w:t xml:space="preserve">Archivos de Bronconeumología ((English Edition)) </w:t>
      </w:r>
      <w:r w:rsidRPr="008E40AD">
        <w:t>2010: 46(3): 148-150.</w:t>
      </w:r>
    </w:p>
    <w:p w14:paraId="16913214" w14:textId="77777777" w:rsidR="008E40AD" w:rsidRPr="008E40AD" w:rsidRDefault="008E40AD" w:rsidP="008E40AD">
      <w:pPr>
        <w:pStyle w:val="EndNoteBibliography"/>
        <w:spacing w:after="0"/>
      </w:pPr>
      <w:r w:rsidRPr="008E40AD">
        <w:t>7.</w:t>
      </w:r>
      <w:r w:rsidRPr="008E40AD">
        <w:tab/>
        <w:t xml:space="preserve">Taylor JR, Ryu J, Colby TV, Raffin TA. Lymphangioleiomyomatosis. </w:t>
      </w:r>
      <w:r w:rsidRPr="008E40AD">
        <w:rPr>
          <w:i/>
        </w:rPr>
        <w:t xml:space="preserve">New England Journal of Medicine </w:t>
      </w:r>
      <w:r w:rsidRPr="008E40AD">
        <w:t>1990: 323(18): 1254-1260.</w:t>
      </w:r>
    </w:p>
    <w:p w14:paraId="02A2A8A9" w14:textId="77777777" w:rsidR="008E40AD" w:rsidRPr="008E40AD" w:rsidRDefault="008E40AD" w:rsidP="008E40AD">
      <w:pPr>
        <w:pStyle w:val="EndNoteBibliography"/>
        <w:spacing w:after="0"/>
      </w:pPr>
      <w:r w:rsidRPr="008E40AD">
        <w:t>8.</w:t>
      </w:r>
      <w:r w:rsidRPr="008E40AD">
        <w:tab/>
        <w:t xml:space="preserve">Kalassian KG, Doyle R, Kao P, Ruoss S, Raffin TA. Lymphangioleiomyomatosis: new insights. </w:t>
      </w:r>
      <w:r w:rsidRPr="008E40AD">
        <w:rPr>
          <w:i/>
        </w:rPr>
        <w:t xml:space="preserve">American journal of respiratory and critical care medicine </w:t>
      </w:r>
      <w:r w:rsidRPr="008E40AD">
        <w:t>1997: 155(4): 1183-1186.</w:t>
      </w:r>
    </w:p>
    <w:p w14:paraId="47DC47C6" w14:textId="77777777" w:rsidR="008E40AD" w:rsidRPr="008E40AD" w:rsidRDefault="008E40AD" w:rsidP="008E40AD">
      <w:pPr>
        <w:pStyle w:val="EndNoteBibliography"/>
        <w:spacing w:after="0"/>
      </w:pPr>
      <w:r w:rsidRPr="008E40AD">
        <w:t>9.</w:t>
      </w:r>
      <w:r w:rsidRPr="008E40AD">
        <w:tab/>
        <w:t xml:space="preserve">Giannikou K, Malinowska IA, Pugh TJ, Yan R, Tseng Y-Y, Oh C, Kim J, Tyburczy ME, Chekaluk Y, Liu Y. Whole exome sequencing identifies TSC1/TSC2 biallelic loss as the primary and sufficient driver event for renal angiomyolipoma development. </w:t>
      </w:r>
      <w:r w:rsidRPr="008E40AD">
        <w:rPr>
          <w:i/>
        </w:rPr>
        <w:t xml:space="preserve">PLoS genetics </w:t>
      </w:r>
      <w:r w:rsidRPr="008E40AD">
        <w:t>2016: 12(8): e1006242.</w:t>
      </w:r>
    </w:p>
    <w:p w14:paraId="52F071CF" w14:textId="77777777" w:rsidR="008E40AD" w:rsidRPr="008E40AD" w:rsidRDefault="008E40AD" w:rsidP="008E40AD">
      <w:pPr>
        <w:pStyle w:val="EndNoteBibliography"/>
        <w:spacing w:after="0"/>
      </w:pPr>
      <w:r w:rsidRPr="008E40AD">
        <w:t>10.</w:t>
      </w:r>
      <w:r w:rsidRPr="008E40AD">
        <w:tab/>
        <w:t xml:space="preserve">Carsillo T, Astrinidis A, Henske EP. Mutations in the tuberous sclerosis complex gene TSC2 are a cause of sporadic pulmonary lymphangioleiomyomatosis. </w:t>
      </w:r>
      <w:r w:rsidRPr="008E40AD">
        <w:rPr>
          <w:i/>
        </w:rPr>
        <w:t xml:space="preserve">Proceedings of the National Academy of Sciences </w:t>
      </w:r>
      <w:r w:rsidRPr="008E40AD">
        <w:t>2000: 97(11): 6085-6090.</w:t>
      </w:r>
    </w:p>
    <w:p w14:paraId="6325C3FF" w14:textId="77777777" w:rsidR="008E40AD" w:rsidRPr="008E40AD" w:rsidRDefault="008E40AD" w:rsidP="008E40AD">
      <w:pPr>
        <w:pStyle w:val="EndNoteBibliography"/>
        <w:spacing w:after="0"/>
      </w:pPr>
      <w:r w:rsidRPr="008E40AD">
        <w:t>11.</w:t>
      </w:r>
      <w:r w:rsidRPr="008E40AD">
        <w:tab/>
        <w:t xml:space="preserve">Moss J, Avila NA, Barnes PM, Litzenberger RA, Bechtle J, Brooks PG, Hedin CJ, Hunsberger S, Kristof AS. Prevalence and clinical characteristics of lymphangioleiomyomatosis (LAM) in patients with tuberous sclerosis complex. </w:t>
      </w:r>
      <w:r w:rsidRPr="008E40AD">
        <w:rPr>
          <w:i/>
        </w:rPr>
        <w:t xml:space="preserve">American journal of respiratory and critical care medicine </w:t>
      </w:r>
      <w:r w:rsidRPr="008E40AD">
        <w:t>2001: 164(4): 669-671.</w:t>
      </w:r>
    </w:p>
    <w:p w14:paraId="2BE8385D" w14:textId="77777777" w:rsidR="008E40AD" w:rsidRPr="008E40AD" w:rsidRDefault="008E40AD" w:rsidP="008E40AD">
      <w:pPr>
        <w:pStyle w:val="EndNoteBibliography"/>
        <w:spacing w:after="0"/>
      </w:pPr>
      <w:r w:rsidRPr="008E40AD">
        <w:t>12.</w:t>
      </w:r>
      <w:r w:rsidRPr="008E40AD">
        <w:tab/>
        <w:t xml:space="preserve">Regan EA, Hokanson JE, Murphy JR, Make B, Lynch DA, Beaty TH, Curran-Everett D, Silverman EK, Crapo JD. Genetic epidemiology of COPD (COPDGene) study design. </w:t>
      </w:r>
      <w:r w:rsidRPr="008E40AD">
        <w:rPr>
          <w:i/>
        </w:rPr>
        <w:t xml:space="preserve">COPD: Journal of Chronic Obstructive Pulmonary Disease </w:t>
      </w:r>
      <w:r w:rsidRPr="008E40AD">
        <w:t>2011: 7(1): 32-43.</w:t>
      </w:r>
    </w:p>
    <w:p w14:paraId="2FD5E3E1" w14:textId="77777777" w:rsidR="008E40AD" w:rsidRPr="008E40AD" w:rsidRDefault="008E40AD" w:rsidP="008E40AD">
      <w:pPr>
        <w:pStyle w:val="EndNoteBibliography"/>
        <w:spacing w:after="0"/>
      </w:pPr>
      <w:r w:rsidRPr="008E40AD">
        <w:t>13.</w:t>
      </w:r>
      <w:r w:rsidRPr="008E40AD">
        <w:tab/>
        <w:t xml:space="preserve">Purcell S, Neale B, Todd-Brown K, Thomas L, Ferreira MA, Bender D, Maller J, Sklar P, De Bakker PI, Daly MJ. PLINK: a tool set for whole-genome association and population-based linkage analyses. </w:t>
      </w:r>
      <w:r w:rsidRPr="008E40AD">
        <w:rPr>
          <w:i/>
        </w:rPr>
        <w:t xml:space="preserve">The American Journal of Human Genetics </w:t>
      </w:r>
      <w:r w:rsidRPr="008E40AD">
        <w:t>2007: 81(3): 559-575.</w:t>
      </w:r>
    </w:p>
    <w:p w14:paraId="34E6D7CE" w14:textId="77777777" w:rsidR="008E40AD" w:rsidRPr="008E40AD" w:rsidRDefault="008E40AD" w:rsidP="008E40AD">
      <w:pPr>
        <w:pStyle w:val="EndNoteBibliography"/>
        <w:spacing w:after="0"/>
      </w:pPr>
      <w:r w:rsidRPr="008E40AD">
        <w:lastRenderedPageBreak/>
        <w:t>14.</w:t>
      </w:r>
      <w:r w:rsidRPr="008E40AD">
        <w:tab/>
        <w:t xml:space="preserve">Song YE, Lee S, Park K, Elston RC, Yang H-J, Won S. ONETOOL for the analysis of family-based big data. </w:t>
      </w:r>
      <w:r w:rsidRPr="008E40AD">
        <w:rPr>
          <w:i/>
        </w:rPr>
        <w:t xml:space="preserve">Bioinformatics </w:t>
      </w:r>
      <w:r w:rsidRPr="008E40AD">
        <w:t>2018: 1: 3.</w:t>
      </w:r>
    </w:p>
    <w:p w14:paraId="61283785" w14:textId="77777777" w:rsidR="008E40AD" w:rsidRPr="008E40AD" w:rsidRDefault="008E40AD" w:rsidP="008E40AD">
      <w:pPr>
        <w:pStyle w:val="EndNoteBibliography"/>
        <w:spacing w:after="0"/>
      </w:pPr>
      <w:r w:rsidRPr="008E40AD">
        <w:t>15.</w:t>
      </w:r>
      <w:r w:rsidRPr="008E40AD">
        <w:tab/>
        <w:t xml:space="preserve">Wigginton JE, Cutler DJ, Abecasis GR. A note on exact tests of Hardy-Weinberg equilibrium. </w:t>
      </w:r>
      <w:r w:rsidRPr="008E40AD">
        <w:rPr>
          <w:i/>
        </w:rPr>
        <w:t xml:space="preserve">The American Journal of Human Genetics </w:t>
      </w:r>
      <w:r w:rsidRPr="008E40AD">
        <w:t>2005: 76(5): 887-893.</w:t>
      </w:r>
    </w:p>
    <w:p w14:paraId="40D3EC4E" w14:textId="77777777" w:rsidR="008E40AD" w:rsidRPr="008E40AD" w:rsidRDefault="008E40AD" w:rsidP="008E40AD">
      <w:pPr>
        <w:pStyle w:val="EndNoteBibliography"/>
        <w:spacing w:after="0"/>
      </w:pPr>
      <w:r w:rsidRPr="008E40AD">
        <w:t>16.</w:t>
      </w:r>
      <w:r w:rsidRPr="008E40AD">
        <w:tab/>
        <w:t xml:space="preserve">Raymond M, Rousset F. An exact test for population differentiation. </w:t>
      </w:r>
      <w:r w:rsidRPr="008E40AD">
        <w:rPr>
          <w:i/>
        </w:rPr>
        <w:t xml:space="preserve">Evolution </w:t>
      </w:r>
      <w:r w:rsidRPr="008E40AD">
        <w:t>1995: 49(6): 1280-1283.</w:t>
      </w:r>
    </w:p>
    <w:p w14:paraId="08BDAB24" w14:textId="77777777" w:rsidR="008E40AD" w:rsidRPr="008E40AD" w:rsidRDefault="008E40AD" w:rsidP="008E40AD">
      <w:pPr>
        <w:pStyle w:val="EndNoteBibliography"/>
        <w:spacing w:after="0"/>
      </w:pPr>
      <w:r w:rsidRPr="008E40AD">
        <w:t>17.</w:t>
      </w:r>
      <w:r w:rsidRPr="008E40AD">
        <w:tab/>
        <w:t xml:space="preserve">Price AL, Patterson NJ, Plenge RM, Weinblatt ME, Shadick NA, Reich D. Principal components analysis corrects for stratification in genome-wide association studies. </w:t>
      </w:r>
      <w:r w:rsidRPr="008E40AD">
        <w:rPr>
          <w:i/>
        </w:rPr>
        <w:t xml:space="preserve">Nature genetics </w:t>
      </w:r>
      <w:r w:rsidRPr="008E40AD">
        <w:t>2006: 38(8): 904.</w:t>
      </w:r>
    </w:p>
    <w:p w14:paraId="08518850" w14:textId="77777777" w:rsidR="008E40AD" w:rsidRPr="008E40AD" w:rsidRDefault="008E40AD" w:rsidP="008E40AD">
      <w:pPr>
        <w:pStyle w:val="EndNoteBibliography"/>
        <w:spacing w:after="0"/>
      </w:pPr>
      <w:r w:rsidRPr="008E40AD">
        <w:t>18.</w:t>
      </w:r>
      <w:r w:rsidRPr="008E40AD">
        <w:tab/>
        <w:t>Sekhon JS. Multivariate and propensity score matching software with automated balance optimization: the matching package for R. 2011.</w:t>
      </w:r>
    </w:p>
    <w:p w14:paraId="4FEA0931" w14:textId="77777777" w:rsidR="008E40AD" w:rsidRPr="008E40AD" w:rsidRDefault="008E40AD" w:rsidP="008E40AD">
      <w:pPr>
        <w:pStyle w:val="EndNoteBibliography"/>
        <w:spacing w:after="0"/>
      </w:pPr>
      <w:r w:rsidRPr="008E40AD">
        <w:t>19.</w:t>
      </w:r>
      <w:r w:rsidRPr="008E40AD">
        <w:tab/>
        <w:t xml:space="preserve">Therneau TM, Lumley T. Package ‘survival’. </w:t>
      </w:r>
      <w:r w:rsidRPr="008E40AD">
        <w:rPr>
          <w:i/>
        </w:rPr>
        <w:t xml:space="preserve">R package version </w:t>
      </w:r>
      <w:r w:rsidRPr="008E40AD">
        <w:t>2017: 2.41-43.</w:t>
      </w:r>
    </w:p>
    <w:p w14:paraId="651DEE0E" w14:textId="77777777" w:rsidR="008E40AD" w:rsidRPr="008E40AD" w:rsidRDefault="008E40AD" w:rsidP="008E40AD">
      <w:pPr>
        <w:pStyle w:val="EndNoteBibliography"/>
        <w:spacing w:after="0"/>
      </w:pPr>
      <w:r w:rsidRPr="008E40AD">
        <w:t>20.</w:t>
      </w:r>
      <w:r w:rsidRPr="008E40AD">
        <w:tab/>
        <w:t xml:space="preserve">Lee S, Emond MJ, Bamshad MJ, Barnes KC, Rieder MJ, Nickerson DA, Team ELP, Christiani DC, Wurfel MM, Lin X. Optimal unified approach for rare-variant association testing with application to small-sample case-control whole-exome sequencing studies. </w:t>
      </w:r>
      <w:r w:rsidRPr="008E40AD">
        <w:rPr>
          <w:i/>
        </w:rPr>
        <w:t xml:space="preserve">The American Journal of Human Genetics </w:t>
      </w:r>
      <w:r w:rsidRPr="008E40AD">
        <w:t>2012: 91(2): 224-237.</w:t>
      </w:r>
    </w:p>
    <w:p w14:paraId="00631B0B" w14:textId="77777777" w:rsidR="008E40AD" w:rsidRPr="008E40AD" w:rsidRDefault="008E40AD" w:rsidP="008E40AD">
      <w:pPr>
        <w:pStyle w:val="EndNoteBibliography"/>
        <w:spacing w:after="0"/>
      </w:pPr>
      <w:r w:rsidRPr="008E40AD">
        <w:t>21.</w:t>
      </w:r>
      <w:r w:rsidRPr="008E40AD">
        <w:tab/>
        <w:t xml:space="preserve">Consortium HR. A reference panel of 64,976 haplotypes for genotype imputation. </w:t>
      </w:r>
      <w:r w:rsidRPr="008E40AD">
        <w:rPr>
          <w:i/>
        </w:rPr>
        <w:t xml:space="preserve">Nature genetics </w:t>
      </w:r>
      <w:r w:rsidRPr="008E40AD">
        <w:t>2016: 48(10): 1279-1283.</w:t>
      </w:r>
    </w:p>
    <w:p w14:paraId="6751B171" w14:textId="77777777" w:rsidR="008E40AD" w:rsidRPr="008E40AD" w:rsidRDefault="008E40AD" w:rsidP="008E40AD">
      <w:pPr>
        <w:pStyle w:val="EndNoteBibliography"/>
        <w:spacing w:after="0"/>
      </w:pPr>
      <w:r w:rsidRPr="008E40AD">
        <w:t>22.</w:t>
      </w:r>
      <w:r w:rsidRPr="008E40AD">
        <w:tab/>
        <w:t xml:space="preserve">Delaneau O, Marchini J, Consortium GP. Integrating sequence and array data to create an improved 1000 Genomes Project haplotype reference panel. </w:t>
      </w:r>
      <w:r w:rsidRPr="008E40AD">
        <w:rPr>
          <w:i/>
        </w:rPr>
        <w:t xml:space="preserve">Nature communications </w:t>
      </w:r>
      <w:r w:rsidRPr="008E40AD">
        <w:t>2014: 5: 3934.</w:t>
      </w:r>
    </w:p>
    <w:p w14:paraId="616FDBBF" w14:textId="77777777" w:rsidR="008E40AD" w:rsidRPr="008E40AD" w:rsidRDefault="008E40AD" w:rsidP="008E40AD">
      <w:pPr>
        <w:pStyle w:val="EndNoteBibliography"/>
        <w:spacing w:after="0"/>
      </w:pPr>
      <w:r w:rsidRPr="008E40AD">
        <w:t>23.</w:t>
      </w:r>
      <w:r w:rsidRPr="008E40AD">
        <w:tab/>
        <w:t xml:space="preserve">Durbin R. Efficient haplotype matching and storage using the positional Burrows–Wheeler transform (PBWT). </w:t>
      </w:r>
      <w:r w:rsidRPr="008E40AD">
        <w:rPr>
          <w:i/>
        </w:rPr>
        <w:t xml:space="preserve">Bioinformatics </w:t>
      </w:r>
      <w:r w:rsidRPr="008E40AD">
        <w:t>2014: 30(9): 1266-1272.</w:t>
      </w:r>
    </w:p>
    <w:p w14:paraId="62917D25" w14:textId="77777777" w:rsidR="008E40AD" w:rsidRPr="008E40AD" w:rsidRDefault="008E40AD" w:rsidP="008E40AD">
      <w:pPr>
        <w:pStyle w:val="EndNoteBibliography"/>
        <w:spacing w:after="0"/>
      </w:pPr>
      <w:r w:rsidRPr="008E40AD">
        <w:t>24.</w:t>
      </w:r>
      <w:r w:rsidRPr="008E40AD">
        <w:tab/>
        <w:t xml:space="preserve">Marchini J, Howie B. Genotype imputation for genome-wide association studies. </w:t>
      </w:r>
      <w:r w:rsidRPr="008E40AD">
        <w:rPr>
          <w:i/>
        </w:rPr>
        <w:t xml:space="preserve">Nature reviews Genetics </w:t>
      </w:r>
      <w:r w:rsidRPr="008E40AD">
        <w:t>2010: 11(7): 499.</w:t>
      </w:r>
    </w:p>
    <w:p w14:paraId="3EE353D3" w14:textId="77777777" w:rsidR="008E40AD" w:rsidRPr="008E40AD" w:rsidRDefault="008E40AD" w:rsidP="008E40AD">
      <w:pPr>
        <w:pStyle w:val="EndNoteBibliography"/>
        <w:spacing w:after="0"/>
      </w:pPr>
      <w:r w:rsidRPr="008E40AD">
        <w:t>25.</w:t>
      </w:r>
      <w:r w:rsidRPr="008E40AD">
        <w:tab/>
        <w:t xml:space="preserve">Barrett JC, Fry B, Maller J, Daly MJ. Haploview: analysis and visualization of LD and haplotype maps. </w:t>
      </w:r>
      <w:r w:rsidRPr="008E40AD">
        <w:rPr>
          <w:i/>
        </w:rPr>
        <w:t xml:space="preserve">Bioinformatics </w:t>
      </w:r>
      <w:r w:rsidRPr="008E40AD">
        <w:t>2004: 21(2): 263-265.</w:t>
      </w:r>
    </w:p>
    <w:p w14:paraId="41CB5562" w14:textId="77777777" w:rsidR="008E40AD" w:rsidRPr="008E40AD" w:rsidRDefault="008E40AD" w:rsidP="008E40AD">
      <w:pPr>
        <w:pStyle w:val="EndNoteBibliography"/>
        <w:spacing w:after="0"/>
      </w:pPr>
      <w:r w:rsidRPr="008E40AD">
        <w:t>26.</w:t>
      </w:r>
      <w:r w:rsidRPr="008E40AD">
        <w:tab/>
        <w:t xml:space="preserve">Farh KK-H, Marson A, Zhu J, Kleinewietfeld M, Housley WJ, Beik S, Shoresh N, Whitton H, Ryan RJ, Shishkin AA. Genetic and epigenetic fine mapping of causal autoimmune disease variants. </w:t>
      </w:r>
      <w:r w:rsidRPr="008E40AD">
        <w:rPr>
          <w:i/>
        </w:rPr>
        <w:t xml:space="preserve">Nature </w:t>
      </w:r>
      <w:r w:rsidRPr="008E40AD">
        <w:t>2015: 518(7539): 337-343.</w:t>
      </w:r>
    </w:p>
    <w:p w14:paraId="18C24DC2" w14:textId="77777777" w:rsidR="008E40AD" w:rsidRPr="008E40AD" w:rsidRDefault="008E40AD" w:rsidP="008E40AD">
      <w:pPr>
        <w:pStyle w:val="EndNoteBibliography"/>
        <w:spacing w:after="0"/>
      </w:pPr>
      <w:r w:rsidRPr="008E40AD">
        <w:t>27.</w:t>
      </w:r>
      <w:r w:rsidRPr="008E40AD">
        <w:tab/>
        <w:t xml:space="preserve">Dixon JR, Selvaraj S, Yue F, Kim A, Li Y, Shen Y, Hu M, Liu JS, Ren B. Topological domains in mammalian genomes identified by analysis of chromatin interactions. </w:t>
      </w:r>
      <w:r w:rsidRPr="008E40AD">
        <w:rPr>
          <w:i/>
        </w:rPr>
        <w:t xml:space="preserve">Nature </w:t>
      </w:r>
      <w:r w:rsidRPr="008E40AD">
        <w:t>2012: 485(7398): 376-380.</w:t>
      </w:r>
    </w:p>
    <w:p w14:paraId="6FE54742" w14:textId="77777777" w:rsidR="008E40AD" w:rsidRPr="008E40AD" w:rsidRDefault="008E40AD" w:rsidP="008E40AD">
      <w:pPr>
        <w:pStyle w:val="EndNoteBibliography"/>
        <w:spacing w:after="0"/>
      </w:pPr>
      <w:r w:rsidRPr="008E40AD">
        <w:t>28.</w:t>
      </w:r>
      <w:r w:rsidRPr="008E40AD">
        <w:tab/>
        <w:t xml:space="preserve">Kim D, Pertea G, Trapnell C, Pimentel H, Kelley R, Salzberg SL. TopHat2: accurate alignment of transcriptomes in the presence of insertions, deletions and gene fusions. </w:t>
      </w:r>
      <w:r w:rsidRPr="008E40AD">
        <w:rPr>
          <w:i/>
        </w:rPr>
        <w:t xml:space="preserve">Genome biology </w:t>
      </w:r>
      <w:r w:rsidRPr="008E40AD">
        <w:t>2013: 14(4): R36.</w:t>
      </w:r>
    </w:p>
    <w:p w14:paraId="6F92D87E" w14:textId="77777777" w:rsidR="008E40AD" w:rsidRPr="008E40AD" w:rsidRDefault="008E40AD" w:rsidP="008E40AD">
      <w:pPr>
        <w:pStyle w:val="EndNoteBibliography"/>
        <w:spacing w:after="0"/>
      </w:pPr>
      <w:r w:rsidRPr="008E40AD">
        <w:t>29.</w:t>
      </w:r>
      <w:r w:rsidRPr="008E40AD">
        <w:tab/>
        <w:t xml:space="preserve">Li B, Dewey CN. RSEM: accurate transcript quantification from RNA-Seq data with or without a reference genome. </w:t>
      </w:r>
      <w:r w:rsidRPr="008E40AD">
        <w:rPr>
          <w:i/>
        </w:rPr>
        <w:t xml:space="preserve">BMC bioinformatics </w:t>
      </w:r>
      <w:r w:rsidRPr="008E40AD">
        <w:t>2011: 12(1): 323.</w:t>
      </w:r>
    </w:p>
    <w:p w14:paraId="33B4615F" w14:textId="77777777" w:rsidR="008E40AD" w:rsidRPr="008E40AD" w:rsidRDefault="008E40AD" w:rsidP="008E40AD">
      <w:pPr>
        <w:pStyle w:val="EndNoteBibliography"/>
        <w:spacing w:after="0"/>
      </w:pPr>
      <w:r w:rsidRPr="008E40AD">
        <w:t>30.</w:t>
      </w:r>
      <w:r w:rsidRPr="008E40AD">
        <w:tab/>
        <w:t xml:space="preserve">Network CGAR. Comprehensive genomic characterization defines human glioblastoma genes and core pathways. </w:t>
      </w:r>
      <w:r w:rsidRPr="008E40AD">
        <w:rPr>
          <w:i/>
        </w:rPr>
        <w:t xml:space="preserve">Nature </w:t>
      </w:r>
      <w:r w:rsidRPr="008E40AD">
        <w:t>2008: 455(7216): 1061.</w:t>
      </w:r>
    </w:p>
    <w:p w14:paraId="67FB6D06" w14:textId="77777777" w:rsidR="008E40AD" w:rsidRPr="008E40AD" w:rsidRDefault="008E40AD" w:rsidP="008E40AD">
      <w:pPr>
        <w:pStyle w:val="EndNoteBibliography"/>
        <w:spacing w:after="0"/>
      </w:pPr>
      <w:r w:rsidRPr="008E40AD">
        <w:lastRenderedPageBreak/>
        <w:t>31.</w:t>
      </w:r>
      <w:r w:rsidRPr="008E40AD">
        <w:tab/>
        <w:t xml:space="preserve">Lonsdale J, Thomas J, Salvatore M, Phillips R, Lo E, Shad S, Hasz R, Walters G, Garcia F, Young N. The genotype-tissue expression (GTEx) project. </w:t>
      </w:r>
      <w:r w:rsidRPr="008E40AD">
        <w:rPr>
          <w:i/>
        </w:rPr>
        <w:t xml:space="preserve">Nature genetics </w:t>
      </w:r>
      <w:r w:rsidRPr="008E40AD">
        <w:t>2013: 45(6): 580-585.</w:t>
      </w:r>
    </w:p>
    <w:p w14:paraId="0033F431" w14:textId="77777777" w:rsidR="008E40AD" w:rsidRPr="008E40AD" w:rsidRDefault="008E40AD" w:rsidP="008E40AD">
      <w:pPr>
        <w:pStyle w:val="EndNoteBibliography"/>
        <w:spacing w:after="0"/>
      </w:pPr>
      <w:r w:rsidRPr="008E40AD">
        <w:t>32.</w:t>
      </w:r>
      <w:r w:rsidRPr="008E40AD">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8E40AD">
        <w:rPr>
          <w:i/>
        </w:rPr>
        <w:t xml:space="preserve">Oncotarget </w:t>
      </w:r>
      <w:r w:rsidRPr="008E40AD">
        <w:t>2017: 8(56): 95516.</w:t>
      </w:r>
    </w:p>
    <w:p w14:paraId="0B7746D4" w14:textId="77777777" w:rsidR="008E40AD" w:rsidRPr="008E40AD" w:rsidRDefault="008E40AD" w:rsidP="008E40AD">
      <w:pPr>
        <w:pStyle w:val="EndNoteBibliography"/>
        <w:spacing w:after="0"/>
      </w:pPr>
      <w:r w:rsidRPr="008E40AD">
        <w:t>33.</w:t>
      </w:r>
      <w:r w:rsidRPr="008E40AD">
        <w:tab/>
        <w:t xml:space="preserve">MacArthur J, Bowler E, Cerezo M, Gil L, Hall P, Hastings E, Junkins H, McMahon A, Milano A, Morales J. The new NHGRI-EBI Catalog of published genome-wide association studies (GWAS Catalog). </w:t>
      </w:r>
      <w:r w:rsidRPr="008E40AD">
        <w:rPr>
          <w:i/>
        </w:rPr>
        <w:t xml:space="preserve">Nucleic acids research </w:t>
      </w:r>
      <w:r w:rsidRPr="008E40AD">
        <w:t>2016: 45(D1): D896-D901.</w:t>
      </w:r>
    </w:p>
    <w:p w14:paraId="5BDE934A" w14:textId="77777777" w:rsidR="008E40AD" w:rsidRPr="008E40AD" w:rsidRDefault="008E40AD" w:rsidP="008E40AD">
      <w:pPr>
        <w:pStyle w:val="EndNoteBibliography"/>
        <w:spacing w:after="0"/>
      </w:pPr>
      <w:r w:rsidRPr="008E40AD">
        <w:t>34.</w:t>
      </w:r>
      <w:r w:rsidRPr="008E40AD">
        <w:tab/>
        <w:t xml:space="preserve">Poirier JG, Faye LL, Dimitromanolakis A, Paterson AD, Sun L, Bull SB. Resampling to Address the Winner's Curse in Genetic Association Analysis of Time to Event. </w:t>
      </w:r>
      <w:r w:rsidRPr="008E40AD">
        <w:rPr>
          <w:i/>
        </w:rPr>
        <w:t xml:space="preserve">Genetic epidemiology </w:t>
      </w:r>
      <w:r w:rsidRPr="008E40AD">
        <w:t>2015: 39(7): 518-528.</w:t>
      </w:r>
    </w:p>
    <w:p w14:paraId="08FD14A6" w14:textId="77777777" w:rsidR="008E40AD" w:rsidRPr="008E40AD" w:rsidRDefault="008E40AD" w:rsidP="008E40AD">
      <w:pPr>
        <w:pStyle w:val="EndNoteBibliography"/>
        <w:spacing w:after="0"/>
      </w:pPr>
      <w:r w:rsidRPr="008E40AD">
        <w:t>35.</w:t>
      </w:r>
      <w:r w:rsidRPr="008E40AD">
        <w:tab/>
        <w:t xml:space="preserve">Grubert F, Zaugg JB, Kasowski M, Ursu O, Spacek DV, Martin AR, Greenside P, Srivas R, Phanstiel DH, Pekowska A. Genetic control of chromatin states in humans involves local and distal chromosomal interactions. </w:t>
      </w:r>
      <w:r w:rsidRPr="008E40AD">
        <w:rPr>
          <w:i/>
        </w:rPr>
        <w:t xml:space="preserve">Cell </w:t>
      </w:r>
      <w:r w:rsidRPr="008E40AD">
        <w:t>2015: 162(5): 1051-1065.</w:t>
      </w:r>
    </w:p>
    <w:p w14:paraId="7364C06D" w14:textId="77777777" w:rsidR="008E40AD" w:rsidRPr="008E40AD" w:rsidRDefault="008E40AD" w:rsidP="008E40AD">
      <w:pPr>
        <w:pStyle w:val="EndNoteBibliography"/>
        <w:spacing w:after="0"/>
      </w:pPr>
      <w:r w:rsidRPr="008E40AD">
        <w:t>36.</w:t>
      </w:r>
      <w:r w:rsidRPr="008E40AD">
        <w:tab/>
        <w:t xml:space="preserve">Qiu Y, Krishnan V, Zeng Z, Gilbert DJ, Copeland NG, Gibson L, Yang-Feng T, Jenkins NA, Tsai MJ, Tsai SY. Isolation, characterization, and chromosomal localization of mouse and human COUP-TF I and II genes. </w:t>
      </w:r>
      <w:r w:rsidRPr="008E40AD">
        <w:rPr>
          <w:i/>
        </w:rPr>
        <w:t xml:space="preserve">Genomics </w:t>
      </w:r>
      <w:r w:rsidRPr="008E40AD">
        <w:t>1995: 29(1): 240-246.</w:t>
      </w:r>
    </w:p>
    <w:p w14:paraId="70BDC3F2" w14:textId="77777777" w:rsidR="008E40AD" w:rsidRPr="008E40AD" w:rsidRDefault="008E40AD" w:rsidP="008E40AD">
      <w:pPr>
        <w:pStyle w:val="EndNoteBibliography"/>
        <w:spacing w:after="0"/>
      </w:pPr>
      <w:r w:rsidRPr="008E40AD">
        <w:t>37.</w:t>
      </w:r>
      <w:r w:rsidRPr="008E40AD">
        <w:tab/>
        <w:t xml:space="preserve">Rada-Iglesias A, Bajpai R, Prescott S, Brugmann SA, Swigut T, Wysocka J. Epigenomic annotation of enhancers predicts transcriptional regulators of human neural crest. </w:t>
      </w:r>
      <w:r w:rsidRPr="008E40AD">
        <w:rPr>
          <w:i/>
        </w:rPr>
        <w:t xml:space="preserve">Cell stem cell </w:t>
      </w:r>
      <w:r w:rsidRPr="008E40AD">
        <w:t>2012: 11(5): 633-648.</w:t>
      </w:r>
    </w:p>
    <w:p w14:paraId="1B16E06F" w14:textId="77777777" w:rsidR="008E40AD" w:rsidRPr="008E40AD" w:rsidRDefault="008E40AD" w:rsidP="008E40AD">
      <w:pPr>
        <w:pStyle w:val="EndNoteBibliography"/>
        <w:spacing w:after="0"/>
      </w:pPr>
      <w:r w:rsidRPr="008E40AD">
        <w:t>38.</w:t>
      </w:r>
      <w:r w:rsidRPr="008E40AD">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8E40AD">
        <w:rPr>
          <w:i/>
        </w:rPr>
        <w:t xml:space="preserve">Cancer research </w:t>
      </w:r>
      <w:r w:rsidRPr="008E40AD">
        <w:t>2017: 77(20): 5491-5502.</w:t>
      </w:r>
    </w:p>
    <w:p w14:paraId="148E15DE" w14:textId="77777777" w:rsidR="008E40AD" w:rsidRPr="008E40AD" w:rsidRDefault="008E40AD" w:rsidP="008E40AD">
      <w:pPr>
        <w:pStyle w:val="EndNoteBibliography"/>
        <w:spacing w:after="0"/>
      </w:pPr>
      <w:r w:rsidRPr="008E40AD">
        <w:t>39.</w:t>
      </w:r>
      <w:r w:rsidRPr="008E40AD">
        <w:tab/>
        <w:t xml:space="preserve">Qin J, Chen XP, Xie X, Tsai MJ, Tsai SY. COUP-TFII regulates tumor growth and metastasis by modulating tumor angiogenesis. </w:t>
      </w:r>
      <w:r w:rsidRPr="008E40AD">
        <w:rPr>
          <w:i/>
        </w:rPr>
        <w:t xml:space="preserve">P Natl Acad Sci USA </w:t>
      </w:r>
      <w:r w:rsidRPr="008E40AD">
        <w:t>2010: 107(8): 3687-3692.</w:t>
      </w:r>
    </w:p>
    <w:p w14:paraId="1349841C" w14:textId="77777777" w:rsidR="008E40AD" w:rsidRPr="008E40AD" w:rsidRDefault="008E40AD" w:rsidP="008E40AD">
      <w:pPr>
        <w:pStyle w:val="EndNoteBibliography"/>
        <w:spacing w:after="0"/>
      </w:pPr>
      <w:r w:rsidRPr="008E40AD">
        <w:t>40.</w:t>
      </w:r>
      <w:r w:rsidRPr="008E40AD">
        <w:tab/>
        <w:t xml:space="preserve">Xu MF, Qin J, Tsai SY, Tsai MJ. The role of the orphan nuclear receptor COUP-TFII in tumorigenesis. </w:t>
      </w:r>
      <w:r w:rsidRPr="008E40AD">
        <w:rPr>
          <w:i/>
        </w:rPr>
        <w:t xml:space="preserve">Acta Pharmacol Sin </w:t>
      </w:r>
      <w:r w:rsidRPr="008E40AD">
        <w:t>2015: 36(1): 32-36.</w:t>
      </w:r>
    </w:p>
    <w:p w14:paraId="59CF8E57" w14:textId="77777777" w:rsidR="008E40AD" w:rsidRPr="008E40AD" w:rsidRDefault="008E40AD" w:rsidP="008E40AD">
      <w:pPr>
        <w:pStyle w:val="EndNoteBibliography"/>
        <w:spacing w:after="0"/>
      </w:pPr>
      <w:r w:rsidRPr="008E40AD">
        <w:t>41.</w:t>
      </w:r>
      <w:r w:rsidRPr="008E40AD">
        <w:tab/>
        <w:t xml:space="preserve">Juvet SC, Hwang D, Downey GP. Rare lung diseases I--Lymphangioleiomyomatosis. </w:t>
      </w:r>
      <w:r w:rsidRPr="008E40AD">
        <w:rPr>
          <w:i/>
        </w:rPr>
        <w:t xml:space="preserve">Canadian respiratory journal </w:t>
      </w:r>
      <w:r w:rsidRPr="008E40AD">
        <w:t>2006: 13(7): 375-380.</w:t>
      </w:r>
    </w:p>
    <w:p w14:paraId="74A45482" w14:textId="77777777" w:rsidR="008E40AD" w:rsidRPr="008E40AD" w:rsidRDefault="008E40AD" w:rsidP="008E40AD">
      <w:pPr>
        <w:pStyle w:val="EndNoteBibliography"/>
        <w:spacing w:after="0"/>
      </w:pPr>
      <w:r w:rsidRPr="008E40AD">
        <w:t>42.</w:t>
      </w:r>
      <w:r w:rsidRPr="008E40AD">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8E40AD">
        <w:rPr>
          <w:i/>
        </w:rPr>
        <w:t xml:space="preserve">American Journal of Respiratory and Critical Care Medicine </w:t>
      </w:r>
      <w:r w:rsidRPr="008E40AD">
        <w:t>2016: 194(6): 748-761.</w:t>
      </w:r>
    </w:p>
    <w:p w14:paraId="586D1F04" w14:textId="77777777" w:rsidR="008E40AD" w:rsidRPr="008E40AD" w:rsidRDefault="008E40AD" w:rsidP="008E40AD">
      <w:pPr>
        <w:pStyle w:val="EndNoteBibliography"/>
        <w:spacing w:after="0"/>
      </w:pPr>
      <w:r w:rsidRPr="008E40AD">
        <w:t>43.</w:t>
      </w:r>
      <w:r w:rsidRPr="008E40AD">
        <w:tab/>
        <w:t xml:space="preserve">Riggs KA, Wickramasinghe NS, Cochrum RK, Watts MB, Klinge CM. Decreased chicken ovalbumin upstream promoter transcription factor II expression in tamoxifen-resistant breast </w:t>
      </w:r>
      <w:r w:rsidRPr="008E40AD">
        <w:lastRenderedPageBreak/>
        <w:t xml:space="preserve">cancer cells. </w:t>
      </w:r>
      <w:r w:rsidRPr="008E40AD">
        <w:rPr>
          <w:i/>
        </w:rPr>
        <w:t xml:space="preserve">Cancer Res </w:t>
      </w:r>
      <w:r w:rsidRPr="008E40AD">
        <w:t>2006: 66(20): 10188-10198.</w:t>
      </w:r>
    </w:p>
    <w:p w14:paraId="18334CCC" w14:textId="77777777" w:rsidR="008E40AD" w:rsidRPr="008E40AD" w:rsidRDefault="008E40AD" w:rsidP="008E40AD">
      <w:pPr>
        <w:pStyle w:val="EndNoteBibliography"/>
        <w:spacing w:after="0"/>
      </w:pPr>
      <w:r w:rsidRPr="008E40AD">
        <w:t>44.</w:t>
      </w:r>
      <w:r w:rsidRPr="008E40AD">
        <w:tab/>
        <w:t xml:space="preserve">Glasgow CG, Taveira-DaSilva AM, Darling TN, Moss J. Lymphatic involvement in lymphangioleiomyomatosis. </w:t>
      </w:r>
      <w:r w:rsidRPr="008E40AD">
        <w:rPr>
          <w:i/>
        </w:rPr>
        <w:t xml:space="preserve">Ann Ny Acad Sci </w:t>
      </w:r>
      <w:r w:rsidRPr="008E40AD">
        <w:t>2008: 1131: 206-214.</w:t>
      </w:r>
    </w:p>
    <w:p w14:paraId="45823C35" w14:textId="77777777" w:rsidR="008E40AD" w:rsidRPr="008E40AD" w:rsidRDefault="008E40AD" w:rsidP="008E40AD">
      <w:pPr>
        <w:pStyle w:val="EndNoteBibliography"/>
        <w:spacing w:after="0"/>
      </w:pPr>
      <w:r w:rsidRPr="008E40AD">
        <w:t>45.</w:t>
      </w:r>
      <w:r w:rsidRPr="008E40AD">
        <w:tab/>
        <w:t xml:space="preserve">Seyama K, Mitani K, Kumasaka T. Lymphangioleiomyoma Cells and Lymphatic Endothelial Cells Expression of VEGFR-3 in Lymphangioleiomyoma Cell Clusters. </w:t>
      </w:r>
      <w:r w:rsidRPr="008E40AD">
        <w:rPr>
          <w:i/>
        </w:rPr>
        <w:t xml:space="preserve">Am J Pathol </w:t>
      </w:r>
      <w:r w:rsidRPr="008E40AD">
        <w:t>2010: 176(4): 2051-2052.</w:t>
      </w:r>
    </w:p>
    <w:p w14:paraId="19BE34B6" w14:textId="77777777" w:rsidR="008E40AD" w:rsidRPr="008E40AD" w:rsidRDefault="008E40AD" w:rsidP="008E40AD">
      <w:pPr>
        <w:pStyle w:val="EndNoteBibliography"/>
        <w:spacing w:after="0"/>
      </w:pPr>
      <w:r w:rsidRPr="008E40AD">
        <w:t>46.</w:t>
      </w:r>
      <w:r w:rsidRPr="008E40AD">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8E40AD">
        <w:rPr>
          <w:i/>
        </w:rPr>
        <w:t xml:space="preserve">Lancet Resp Med </w:t>
      </w:r>
      <w:r w:rsidRPr="008E40AD">
        <w:t>2013: 1(6): 445-452.</w:t>
      </w:r>
    </w:p>
    <w:p w14:paraId="3EB8F1A9" w14:textId="77777777" w:rsidR="008E40AD" w:rsidRPr="008E40AD" w:rsidRDefault="008E40AD" w:rsidP="008E40AD">
      <w:pPr>
        <w:pStyle w:val="EndNoteBibliography"/>
      </w:pPr>
      <w:r w:rsidRPr="008E40AD">
        <w:t>47.</w:t>
      </w:r>
      <w:r w:rsidRPr="008E40AD">
        <w:tab/>
        <w:t xml:space="preserve">Srinivasan RS, Geng X, Yang Y, Wang Y, Mukatira S, Studer M, Porto MP, Lagutin O, Oliver G. The nuclear hormone receptor Coup-TFII is required for the initiation and early maintenance of Prox1 expression in lymphatic endothelial cells. </w:t>
      </w:r>
      <w:r w:rsidRPr="008E40AD">
        <w:rPr>
          <w:i/>
        </w:rPr>
        <w:t xml:space="preserve">Genes &amp; development </w:t>
      </w:r>
      <w:r w:rsidRPr="008E40AD">
        <w:t>2010: 24(7): 696-707.</w:t>
      </w:r>
    </w:p>
    <w:p w14:paraId="41A7F41A" w14:textId="599B87E3" w:rsidR="00104400" w:rsidRPr="00E21A8C" w:rsidRDefault="009B58F8" w:rsidP="001675EE">
      <w:pPr>
        <w:spacing w:line="480" w:lineRule="auto"/>
        <w:rPr>
          <w:rFonts w:ascii="Arial" w:hAnsi="Arial" w:cs="Arial"/>
          <w:b/>
          <w:color w:val="000000" w:themeColor="text1"/>
        </w:rPr>
      </w:pPr>
      <w:r w:rsidRPr="00E21A8C">
        <w:rPr>
          <w:rFonts w:ascii="Arial" w:hAnsi="Arial" w:cs="Arial"/>
          <w:color w:val="000000" w:themeColor="text1"/>
        </w:rPr>
        <w:fldChar w:fldCharType="end"/>
      </w:r>
    </w:p>
    <w:p w14:paraId="7C3E3894" w14:textId="77777777" w:rsidR="00956095" w:rsidRPr="000D150D" w:rsidRDefault="00956095"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CF16EA" w:rsidRPr="000D150D" w:rsidRDefault="00CF16EA"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3869028"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rsidP="00F9466F">
            <w:pPr>
              <w:adjustRightInd w:val="0"/>
              <w:snapToGrid w:val="0"/>
              <w:jc w:val="center"/>
              <w:rPr>
                <w:rFonts w:eastAsia="Times New Roman"/>
                <w:lang w:eastAsia="ko-KR"/>
              </w:rPr>
            </w:pPr>
            <w:r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Replication data</w:t>
            </w:r>
          </w:p>
        </w:tc>
      </w:tr>
      <w:tr w:rsidR="009B6C38" w:rsidRPr="000D15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41AF628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2F218831"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0.2731</w:t>
            </w:r>
          </w:p>
        </w:tc>
      </w:tr>
      <w:tr w:rsidR="009B6C38" w:rsidRPr="000D15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66BDDA1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67753018"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bl>
    <w:p w14:paraId="53953ABA" w14:textId="77777777" w:rsidR="00812DB8" w:rsidRPr="000D150D" w:rsidRDefault="00812DB8" w:rsidP="00A134C5">
      <w:pPr>
        <w:spacing w:line="480" w:lineRule="auto"/>
        <w:rPr>
          <w:rFonts w:ascii="Arial" w:hAnsi="Arial" w:cs="Arial"/>
          <w:lang w:eastAsia="ko-KR"/>
        </w:rPr>
      </w:pPr>
    </w:p>
    <w:p w14:paraId="44AE0ECC" w14:textId="06399CCA"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F9466F">
        <w:rPr>
          <w:rFonts w:ascii="Arial" w:hAnsi="Arial" w:cs="Arial"/>
          <w:lang w:eastAsia="ko-KR"/>
        </w:rPr>
        <w:t>.</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9"/>
          <w:footerReference w:type="first" r:id="rId20"/>
          <w:pgSz w:w="11906" w:h="16838"/>
          <w:pgMar w:top="1418" w:right="1418" w:bottom="1418" w:left="1418" w:header="851" w:footer="992" w:gutter="0"/>
          <w:lnNumType w:countBy="1"/>
          <w:cols w:space="425"/>
          <w:docGrid w:linePitch="360"/>
        </w:sectPr>
      </w:pPr>
    </w:p>
    <w:p w14:paraId="647A89AA" w14:textId="13EF4B66" w:rsidR="00956095" w:rsidRPr="00D47520" w:rsidRDefault="00956095" w:rsidP="00A134C5">
      <w:pPr>
        <w:spacing w:line="480" w:lineRule="auto"/>
        <w:rPr>
          <w:rFonts w:ascii="Arial" w:hAnsi="Arial" w:cs="Arial"/>
          <w:b/>
        </w:rPr>
      </w:pPr>
      <w:r w:rsidRPr="000D150D">
        <w:rPr>
          <w:rFonts w:ascii="Arial" w:hAnsi="Arial" w:cs="Arial"/>
          <w:b/>
        </w:rPr>
        <w:lastRenderedPageBreak/>
        <w:t xml:space="preserve">Table 2. </w:t>
      </w:r>
      <w:r w:rsidRPr="00D47520">
        <w:rPr>
          <w:rFonts w:ascii="Arial" w:hAnsi="Arial" w:cs="Arial"/>
          <w:b/>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맑은 고딕" w:hAnsi="Arial" w:cs="Arial" w:hint="eastAsia"/>
              </w:rPr>
              <w:t>3.</w:t>
            </w:r>
            <w:r w:rsidRPr="000D150D">
              <w:rPr>
                <w:rFonts w:ascii="Arial" w:eastAsia="맑은 고딕"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3.</w:t>
            </w:r>
            <w:r w:rsidR="00F02BED" w:rsidRPr="000D150D">
              <w:rPr>
                <w:rFonts w:ascii="Arial" w:eastAsia="맑은 고딕"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F02BED" w:rsidRPr="000D150D">
              <w:rPr>
                <w:rFonts w:ascii="Arial" w:eastAsia="맑은 고딕"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A94026" w:rsidRPr="000D150D">
              <w:rPr>
                <w:rFonts w:ascii="Arial" w:eastAsia="맑은 고딕"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1.</w:t>
            </w:r>
            <w:r w:rsidRPr="000D150D">
              <w:rPr>
                <w:rFonts w:ascii="Arial" w:eastAsia="맑은 고딕"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3.</w:t>
            </w:r>
            <w:r w:rsidRPr="000D150D">
              <w:rPr>
                <w:rFonts w:ascii="Arial" w:eastAsia="맑은 고딕"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4.</w:t>
            </w:r>
            <w:r w:rsidRPr="000D150D">
              <w:rPr>
                <w:rFonts w:ascii="Arial" w:eastAsia="맑은 고딕"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맑은 고딕"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6.</w:t>
            </w:r>
            <w:r w:rsidRPr="000D150D">
              <w:rPr>
                <w:rFonts w:ascii="Arial" w:eastAsia="맑은 고딕"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7.</w:t>
            </w:r>
            <w:r w:rsidRPr="000D150D">
              <w:rPr>
                <w:rFonts w:ascii="Arial" w:eastAsia="맑은 고딕"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맑은 고딕" w:hAnsi="Arial" w:cs="Arial"/>
                <w:color w:val="000000"/>
              </w:rPr>
            </w:pPr>
            <w:r w:rsidRPr="000D150D">
              <w:rPr>
                <w:rFonts w:ascii="Arial" w:eastAsia="맑은 고딕"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6D441A13" w14:textId="77777777" w:rsidR="00812DB8" w:rsidRPr="000D150D" w:rsidRDefault="00812DB8" w:rsidP="00A134C5">
      <w:pPr>
        <w:spacing w:line="480" w:lineRule="auto"/>
        <w:rPr>
          <w:rFonts w:ascii="Arial" w:hAnsi="Arial" w:cs="Arial"/>
          <w:b/>
        </w:rPr>
      </w:pPr>
    </w:p>
    <w:p w14:paraId="79CA2C95" w14:textId="77777777" w:rsidR="00812DB8" w:rsidRPr="000D150D" w:rsidRDefault="00812DB8" w:rsidP="00A134C5">
      <w:pPr>
        <w:spacing w:line="480" w:lineRule="auto"/>
        <w:rPr>
          <w:rFonts w:ascii="Arial" w:hAnsi="Arial" w:cs="Arial"/>
          <w:b/>
        </w:rPr>
      </w:pP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77777777"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6B6FA912" w14:textId="77777777" w:rsidR="00A46E45" w:rsidRDefault="00A46E45" w:rsidP="00A46E45">
      <w:pPr>
        <w:spacing w:line="480" w:lineRule="auto"/>
        <w:rPr>
          <w:rFonts w:ascii="Arial" w:hAnsi="Arial" w:cs="Arial"/>
        </w:rPr>
      </w:pPr>
      <w:r>
        <w:rPr>
          <w:rFonts w:ascii="Arial" w:hAnsi="Arial" w:cs="Arial"/>
          <w:b/>
        </w:rPr>
        <w:t xml:space="preserve">a.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 xml:space="preserve">values for 549,599 genotyped SNPs are plotted relative to the expected (null) distribution for </w:t>
      </w:r>
      <w:r>
        <w:rPr>
          <w:rFonts w:ascii="Arial" w:hAnsi="Arial" w:cs="Arial"/>
        </w:rPr>
        <w:t>the</w:t>
      </w:r>
      <w:r w:rsidRPr="00B53A0D">
        <w:rPr>
          <w:rFonts w:ascii="Arial" w:hAnsi="Arial" w:cs="Arial"/>
        </w:rPr>
        <w:t xml:space="preserve"> Conditional logistic regression </w:t>
      </w:r>
      <w:r>
        <w:rPr>
          <w:rFonts w:ascii="Arial" w:hAnsi="Arial" w:cs="Arial"/>
        </w:rPr>
        <w:t>(</w:t>
      </w:r>
      <w:r w:rsidRPr="00B53A0D">
        <w:rPr>
          <w:rFonts w:ascii="Arial" w:hAnsi="Arial" w:cs="Arial"/>
        </w:rPr>
        <w:t>CLR</w:t>
      </w:r>
      <w:r>
        <w:rPr>
          <w:rFonts w:ascii="Arial" w:hAnsi="Arial" w:cs="Arial"/>
        </w:rPr>
        <w:t>)</w:t>
      </w:r>
      <w:r w:rsidRPr="00B53A0D">
        <w:rPr>
          <w:rFonts w:ascii="Arial" w:hAnsi="Arial" w:cs="Arial"/>
        </w:rPr>
        <w:t xml:space="preserve"> analys</w:t>
      </w:r>
      <w:r>
        <w:rPr>
          <w:rFonts w:ascii="Arial" w:hAnsi="Arial" w:cs="Arial"/>
        </w:rPr>
        <w:t>i</w:t>
      </w:r>
      <w:r w:rsidRPr="00B53A0D">
        <w:rPr>
          <w:rFonts w:ascii="Arial" w:hAnsi="Arial" w:cs="Arial"/>
        </w:rPr>
        <w:t>s.</w:t>
      </w:r>
    </w:p>
    <w:p w14:paraId="35B60FA6" w14:textId="77777777" w:rsidR="00A46E45" w:rsidRPr="00B53A0D" w:rsidRDefault="00A46E45" w:rsidP="00A46E45">
      <w:pPr>
        <w:spacing w:line="480" w:lineRule="auto"/>
        <w:rPr>
          <w:rFonts w:ascii="Arial" w:hAnsi="Arial" w:cs="Arial"/>
        </w:rPr>
      </w:pPr>
      <w:r>
        <w:rPr>
          <w:rFonts w:ascii="Arial" w:hAnsi="Arial" w:cs="Arial"/>
          <w:b/>
        </w:rPr>
        <w:t xml:space="preserve">b. </w:t>
      </w:r>
      <w:r>
        <w:rPr>
          <w:rFonts w:ascii="Arial" w:hAnsi="Arial" w:cs="Arial"/>
        </w:rPr>
        <w:t>Manhattan plot</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w:t>
      </w:r>
      <w:r>
        <w:rPr>
          <w:rFonts w:ascii="Arial" w:hAnsi="Arial" w:cs="Arial"/>
        </w:rPr>
        <w:t>S-</w:t>
      </w:r>
      <w:r w:rsidRPr="00B53A0D">
        <w:rPr>
          <w:rFonts w:ascii="Arial" w:hAnsi="Arial" w:cs="Arial"/>
        </w:rPr>
        <w:t xml:space="preserve">LAM. </w:t>
      </w:r>
      <w:r>
        <w:rPr>
          <w:rFonts w:ascii="Arial" w:hAnsi="Arial" w:cs="Arial"/>
        </w:rPr>
        <w:t>T</w:t>
      </w:r>
      <w:r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77777777"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77777777" w:rsidR="00A46E45" w:rsidRPr="00B53A0D" w:rsidRDefault="00A46E45" w:rsidP="00A46E45">
      <w:pPr>
        <w:spacing w:line="480" w:lineRule="auto"/>
      </w:pPr>
      <w:r w:rsidRPr="00B53A0D">
        <w:rPr>
          <w:rFonts w:ascii="Arial" w:eastAsia="맑은 고딕" w:hAnsi="Arial" w:cs="Arial"/>
          <w:b/>
        </w:rPr>
        <w:t xml:space="preserve">Figure </w:t>
      </w:r>
      <w:r>
        <w:rPr>
          <w:rFonts w:ascii="Arial" w:eastAsia="맑은 고딕" w:hAnsi="Arial" w:cs="Arial"/>
          <w:b/>
        </w:rPr>
        <w:t>5</w:t>
      </w:r>
      <w:r w:rsidRPr="00B53A0D">
        <w:rPr>
          <w:rFonts w:ascii="Arial" w:eastAsia="맑은 고딕" w:hAnsi="Arial" w:cs="Arial"/>
          <w:b/>
        </w:rPr>
        <w:t xml:space="preserve">. 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r w:rsidRPr="00B53A0D">
        <w:rPr>
          <w:rFonts w:ascii="Arial" w:eastAsia="맑은 고딕" w:hAnsi="Arial" w:cs="Arial"/>
          <w:b/>
        </w:rPr>
        <w:t xml:space="preserve">angiomyolipoma. </w:t>
      </w:r>
      <w:r w:rsidRPr="00B53A0D">
        <w:rPr>
          <w:rFonts w:ascii="Arial" w:eastAsia="맑은 고딕" w:hAnsi="Arial" w:cs="Arial"/>
        </w:rPr>
        <w:t xml:space="preserve">Strong nuclear staining is seen in lung LAM cells (A) and angiomyolipoma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r>
        <w:rPr>
          <w:rFonts w:ascii="Arial" w:eastAsia="맑은 고딕" w:hAnsi="Arial" w:cs="Arial"/>
        </w:rPr>
        <w:t xml:space="preserve"> </w:t>
      </w:r>
      <w:commentRangeStart w:id="9"/>
      <w:r>
        <w:rPr>
          <w:rFonts w:ascii="Arial" w:eastAsia="맑은 고딕" w:hAnsi="Arial" w:cs="Arial"/>
        </w:rPr>
        <w:t>This is a representative field obtained from # LAM samples and # angiomyolipoma samples examined by IHC.</w:t>
      </w:r>
      <w:commentRangeEnd w:id="9"/>
      <w:r>
        <w:rPr>
          <w:rStyle w:val="aa"/>
        </w:rPr>
        <w:commentReference w:id="9"/>
      </w:r>
    </w:p>
    <w:p w14:paraId="2084BDC0" w14:textId="77777777" w:rsidR="00A46E45" w:rsidRDefault="00A46E45" w:rsidP="00A46E45"/>
    <w:p w14:paraId="22EADE22" w14:textId="45A081D1"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Kwiatkowski, David Joseph,M.D.,Ph.D." w:date="2018-11-09T12:29:00Z" w:initials="KDJ">
    <w:p w14:paraId="6F0EB3EA" w14:textId="020C2AEA" w:rsidR="00017992" w:rsidRDefault="00017992">
      <w:pPr>
        <w:pStyle w:val="ab"/>
        <w:rPr>
          <w:rFonts w:hint="eastAsia"/>
        </w:rPr>
      </w:pPr>
      <w:r>
        <w:rPr>
          <w:rStyle w:val="aa"/>
        </w:rPr>
        <w:annotationRef/>
      </w:r>
      <w:r>
        <w:t>The last line in Figure 1 says: Matching 409 subjects (409 controls).   Should this be 426 subjects and 852 controls?</w:t>
      </w:r>
    </w:p>
    <w:p w14:paraId="608A363E" w14:textId="69C7AD05" w:rsidR="00017992" w:rsidRPr="00821F99" w:rsidRDefault="00017992">
      <w:pPr>
        <w:pStyle w:val="ab"/>
        <w:rPr>
          <w:b/>
        </w:rPr>
      </w:pPr>
      <w:proofErr w:type="gramStart"/>
      <w:r>
        <w:rPr>
          <w:rFonts w:hint="eastAsia"/>
          <w:b/>
        </w:rPr>
        <w:t>WJ :</w:t>
      </w:r>
      <w:proofErr w:type="gramEnd"/>
      <w:r>
        <w:rPr>
          <w:rFonts w:hint="eastAsia"/>
          <w:b/>
        </w:rPr>
        <w:t xml:space="preserve"> It means we filtered out 409 controls from the analysis. Therefore, there are 426 cases and 852 controls finally, as you pointed out.</w:t>
      </w:r>
    </w:p>
  </w:comment>
  <w:comment w:id="4" w:author="Kwiatkowski, David Joseph,M.D.,Ph.D." w:date="2018-11-09T15:11:00Z" w:initials="KDJ">
    <w:p w14:paraId="4FE9A544" w14:textId="4280CDE0" w:rsidR="00017992" w:rsidRDefault="00017992">
      <w:pPr>
        <w:pStyle w:val="ab"/>
      </w:pPr>
      <w:r>
        <w:rPr>
          <w:rStyle w:val="aa"/>
        </w:rPr>
        <w:annotationRef/>
      </w:r>
      <w:r w:rsidR="00F606FF">
        <w:rPr>
          <w:rFonts w:hint="eastAsia"/>
        </w:rPr>
        <w:t>`</w:t>
      </w:r>
      <w:r>
        <w:t>Is this preferable to ‘Principal component analysis’?</w:t>
      </w:r>
    </w:p>
  </w:comment>
  <w:comment w:id="8" w:author="Kwiatkowski, David Joseph,M.D.,Ph.D." w:date="2018-11-09T13:20:00Z" w:initials="KDJ">
    <w:p w14:paraId="2BDEED39" w14:textId="18E2B66E" w:rsidR="00017992" w:rsidRDefault="00017992">
      <w:pPr>
        <w:pStyle w:val="ab"/>
        <w:rPr>
          <w:rFonts w:hint="eastAsia"/>
        </w:rPr>
      </w:pPr>
      <w:r>
        <w:rPr>
          <w:rStyle w:val="aa"/>
        </w:rPr>
        <w:annotationRef/>
      </w:r>
      <w:r>
        <w:t xml:space="preserve">What statistical test used here?  </w:t>
      </w:r>
    </w:p>
    <w:p w14:paraId="312A01DA" w14:textId="11412FF5" w:rsidR="00363932" w:rsidRPr="00363932" w:rsidRDefault="00363932">
      <w:pPr>
        <w:pStyle w:val="ab"/>
        <w:rPr>
          <w:b/>
        </w:rPr>
      </w:pPr>
      <w:proofErr w:type="spellStart"/>
      <w:proofErr w:type="gramStart"/>
      <w:r>
        <w:rPr>
          <w:rFonts w:hint="eastAsia"/>
          <w:b/>
        </w:rPr>
        <w:t>Wj</w:t>
      </w:r>
      <w:proofErr w:type="spellEnd"/>
      <w:r>
        <w:rPr>
          <w:rFonts w:hint="eastAsia"/>
          <w:b/>
        </w:rPr>
        <w:t xml:space="preserve"> :</w:t>
      </w:r>
      <w:proofErr w:type="gramEnd"/>
      <w:r>
        <w:rPr>
          <w:rFonts w:hint="eastAsia"/>
          <w:b/>
        </w:rPr>
        <w:t xml:space="preserve"> </w:t>
      </w:r>
      <w:r w:rsidR="00F65196">
        <w:rPr>
          <w:rFonts w:hint="eastAsia"/>
          <w:b/>
        </w:rPr>
        <w:t xml:space="preserve">DEG analysis was performed in Lung tissue. </w:t>
      </w:r>
    </w:p>
  </w:comment>
  <w:comment w:id="9" w:author="Kwiatkowski, David Joseph,M.D.,Ph.D." w:date="2018-11-09T10:25:00Z" w:initials="KDJ">
    <w:p w14:paraId="1F703EC7" w14:textId="77777777" w:rsidR="00017992" w:rsidRDefault="00017992" w:rsidP="00A46E45">
      <w:pPr>
        <w:pStyle w:val="ab"/>
      </w:pPr>
      <w:r>
        <w:rPr>
          <w:rStyle w:val="aa"/>
        </w:rPr>
        <w:annotationRef/>
      </w:r>
      <w:r>
        <w:t>Please fix to make this accu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EB3EA" w15:done="0"/>
  <w15:commentEx w15:paraId="252B231B" w15:done="0"/>
  <w15:commentEx w15:paraId="4FE9A544" w15:done="0"/>
  <w15:commentEx w15:paraId="2BDEED39" w15:done="0"/>
  <w15:commentEx w15:paraId="1F703E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EB3EA" w16cid:durableId="1F8FCCBB"/>
  <w16cid:commentId w16cid:paraId="252B231B" w16cid:durableId="1F8FD69E"/>
  <w16cid:commentId w16cid:paraId="4FE9A544" w16cid:durableId="1F8FAF92"/>
  <w16cid:commentId w16cid:paraId="2BDEED39" w16cid:durableId="1F8FDA07"/>
  <w16cid:commentId w16cid:paraId="1F703EC7" w16cid:durableId="1F8FDF2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E3599" w14:textId="77777777" w:rsidR="00E411DF" w:rsidRDefault="00E411DF" w:rsidP="00956095">
      <w:r>
        <w:separator/>
      </w:r>
    </w:p>
  </w:endnote>
  <w:endnote w:type="continuationSeparator" w:id="0">
    <w:p w14:paraId="6E9DF64C" w14:textId="77777777" w:rsidR="00E411DF" w:rsidRDefault="00E411DF"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017992" w:rsidRDefault="00017992"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017992" w:rsidRDefault="00017992"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017992" w:rsidRDefault="00017992"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017992" w:rsidRDefault="00017992">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017992" w:rsidRDefault="00017992">
    <w:pPr>
      <w:pStyle w:val="a5"/>
      <w:jc w:val="center"/>
    </w:pPr>
  </w:p>
  <w:p w14:paraId="5F2C682B" w14:textId="77777777" w:rsidR="00017992" w:rsidRDefault="00017992">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E282" w14:textId="77777777" w:rsidR="00017992" w:rsidRDefault="00017992">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527C452B" w:rsidR="00017992" w:rsidRDefault="00017992">
        <w:pPr>
          <w:pStyle w:val="a5"/>
          <w:jc w:val="center"/>
        </w:pPr>
        <w:r>
          <w:fldChar w:fldCharType="begin"/>
        </w:r>
        <w:r>
          <w:instrText>PAGE   \* MERGEFORMAT</w:instrText>
        </w:r>
        <w:r>
          <w:fldChar w:fldCharType="separate"/>
        </w:r>
        <w:r w:rsidR="00F606FF" w:rsidRPr="00F606FF">
          <w:rPr>
            <w:noProof/>
            <w:lang w:val="ko-KR"/>
          </w:rPr>
          <w:t>13</w:t>
        </w:r>
        <w:r>
          <w:fldChar w:fldCharType="end"/>
        </w:r>
      </w:p>
    </w:sdtContent>
  </w:sdt>
  <w:p w14:paraId="0B8BDEDE" w14:textId="77777777" w:rsidR="00017992" w:rsidRDefault="00017992">
    <w:pPr>
      <w:pStyle w:val="a5"/>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017992" w:rsidRDefault="00017992">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017992" w:rsidRDefault="00017992">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A1E4B3" w14:textId="77777777" w:rsidR="00E411DF" w:rsidRDefault="00E411DF" w:rsidP="00956095">
      <w:r>
        <w:separator/>
      </w:r>
    </w:p>
  </w:footnote>
  <w:footnote w:type="continuationSeparator" w:id="0">
    <w:p w14:paraId="38FCFCEB" w14:textId="77777777" w:rsidR="00E411DF" w:rsidRDefault="00E411DF" w:rsidP="009560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64FC3" w14:textId="77777777" w:rsidR="00017992" w:rsidRDefault="00017992">
    <w:pPr>
      <w:pStyle w:val="a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B0B18" w14:textId="77777777" w:rsidR="00017992" w:rsidRDefault="00017992">
    <w:pPr>
      <w:pStyle w:val="a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9DA6BE" w14:textId="77777777" w:rsidR="00017992" w:rsidRDefault="00017992">
    <w:pPr>
      <w:pStyle w:val="a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wiatkowski, David Joseph,M.D.,Ph.D.">
    <w15:presenceInfo w15:providerId="None" w15:userId="Kwiatkowski, David Joseph,M.D.,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2&lt;/item&gt;&lt;item&gt;23&lt;/item&gt;&lt;/record-ids&gt;&lt;/item&gt;&lt;/Libraries&gt;"/>
  </w:docVars>
  <w:rsids>
    <w:rsidRoot w:val="00104400"/>
    <w:rsid w:val="00000664"/>
    <w:rsid w:val="0000071E"/>
    <w:rsid w:val="00000E6B"/>
    <w:rsid w:val="00017992"/>
    <w:rsid w:val="00021BED"/>
    <w:rsid w:val="000362C4"/>
    <w:rsid w:val="00061045"/>
    <w:rsid w:val="000644C7"/>
    <w:rsid w:val="00077B4E"/>
    <w:rsid w:val="000909F6"/>
    <w:rsid w:val="00090F67"/>
    <w:rsid w:val="0009524C"/>
    <w:rsid w:val="000D150D"/>
    <w:rsid w:val="000D35B3"/>
    <w:rsid w:val="000D6543"/>
    <w:rsid w:val="000D7727"/>
    <w:rsid w:val="000E0D19"/>
    <w:rsid w:val="000E2BF8"/>
    <w:rsid w:val="00101E35"/>
    <w:rsid w:val="00104400"/>
    <w:rsid w:val="0010472D"/>
    <w:rsid w:val="001070BE"/>
    <w:rsid w:val="001162CB"/>
    <w:rsid w:val="00120C01"/>
    <w:rsid w:val="001215A8"/>
    <w:rsid w:val="00134A0E"/>
    <w:rsid w:val="00134C77"/>
    <w:rsid w:val="00153C87"/>
    <w:rsid w:val="00155201"/>
    <w:rsid w:val="00156B48"/>
    <w:rsid w:val="00164411"/>
    <w:rsid w:val="001658F6"/>
    <w:rsid w:val="001675EE"/>
    <w:rsid w:val="00171BE7"/>
    <w:rsid w:val="001A598B"/>
    <w:rsid w:val="001B002E"/>
    <w:rsid w:val="001B326B"/>
    <w:rsid w:val="001B3518"/>
    <w:rsid w:val="001C5FF2"/>
    <w:rsid w:val="001D301C"/>
    <w:rsid w:val="001D7EC8"/>
    <w:rsid w:val="001E6095"/>
    <w:rsid w:val="001E6546"/>
    <w:rsid w:val="001F42D7"/>
    <w:rsid w:val="001F6131"/>
    <w:rsid w:val="00203DC1"/>
    <w:rsid w:val="00205C03"/>
    <w:rsid w:val="00205C67"/>
    <w:rsid w:val="0022097D"/>
    <w:rsid w:val="00220D80"/>
    <w:rsid w:val="002239BC"/>
    <w:rsid w:val="00227B36"/>
    <w:rsid w:val="00227EBB"/>
    <w:rsid w:val="0023191D"/>
    <w:rsid w:val="0023540A"/>
    <w:rsid w:val="00243E09"/>
    <w:rsid w:val="00250E8F"/>
    <w:rsid w:val="002565D3"/>
    <w:rsid w:val="00257E13"/>
    <w:rsid w:val="0027194C"/>
    <w:rsid w:val="002762B8"/>
    <w:rsid w:val="002929AA"/>
    <w:rsid w:val="00292A33"/>
    <w:rsid w:val="00296D3C"/>
    <w:rsid w:val="002A04C1"/>
    <w:rsid w:val="002A05FD"/>
    <w:rsid w:val="002A2B9D"/>
    <w:rsid w:val="002A3F7D"/>
    <w:rsid w:val="002A413A"/>
    <w:rsid w:val="002A7A30"/>
    <w:rsid w:val="002C0EC7"/>
    <w:rsid w:val="002D03EF"/>
    <w:rsid w:val="002D216E"/>
    <w:rsid w:val="002D29FA"/>
    <w:rsid w:val="002D2AE6"/>
    <w:rsid w:val="002E018C"/>
    <w:rsid w:val="002E1029"/>
    <w:rsid w:val="002E74B3"/>
    <w:rsid w:val="002F1512"/>
    <w:rsid w:val="003134AD"/>
    <w:rsid w:val="00315607"/>
    <w:rsid w:val="00321B1C"/>
    <w:rsid w:val="0032279C"/>
    <w:rsid w:val="0032607A"/>
    <w:rsid w:val="003277CF"/>
    <w:rsid w:val="00335C66"/>
    <w:rsid w:val="003556C5"/>
    <w:rsid w:val="0035707B"/>
    <w:rsid w:val="00363932"/>
    <w:rsid w:val="00366726"/>
    <w:rsid w:val="003678B3"/>
    <w:rsid w:val="00370342"/>
    <w:rsid w:val="00373832"/>
    <w:rsid w:val="003771CF"/>
    <w:rsid w:val="003A07A1"/>
    <w:rsid w:val="003A1DB7"/>
    <w:rsid w:val="003A7922"/>
    <w:rsid w:val="003C4AC8"/>
    <w:rsid w:val="003D5ADB"/>
    <w:rsid w:val="003E2A47"/>
    <w:rsid w:val="003F0447"/>
    <w:rsid w:val="0040482C"/>
    <w:rsid w:val="0040661B"/>
    <w:rsid w:val="004178BE"/>
    <w:rsid w:val="004226D1"/>
    <w:rsid w:val="00423FCE"/>
    <w:rsid w:val="00433C99"/>
    <w:rsid w:val="0043724E"/>
    <w:rsid w:val="004432BA"/>
    <w:rsid w:val="00451F84"/>
    <w:rsid w:val="00454E5C"/>
    <w:rsid w:val="00463B0A"/>
    <w:rsid w:val="00463F7D"/>
    <w:rsid w:val="00465405"/>
    <w:rsid w:val="004660C6"/>
    <w:rsid w:val="0048727F"/>
    <w:rsid w:val="004A403E"/>
    <w:rsid w:val="004B3971"/>
    <w:rsid w:val="004B629C"/>
    <w:rsid w:val="004C0753"/>
    <w:rsid w:val="004C4547"/>
    <w:rsid w:val="004C53C0"/>
    <w:rsid w:val="004E0774"/>
    <w:rsid w:val="004E1DAF"/>
    <w:rsid w:val="004E59A0"/>
    <w:rsid w:val="004F16BB"/>
    <w:rsid w:val="004F17E4"/>
    <w:rsid w:val="004F53FD"/>
    <w:rsid w:val="004F5AD6"/>
    <w:rsid w:val="004F6261"/>
    <w:rsid w:val="00511C5B"/>
    <w:rsid w:val="0053349F"/>
    <w:rsid w:val="005355AD"/>
    <w:rsid w:val="00537C90"/>
    <w:rsid w:val="00542D0D"/>
    <w:rsid w:val="00544ED0"/>
    <w:rsid w:val="00554154"/>
    <w:rsid w:val="00565B81"/>
    <w:rsid w:val="00565CED"/>
    <w:rsid w:val="00567FA5"/>
    <w:rsid w:val="0057531A"/>
    <w:rsid w:val="00591227"/>
    <w:rsid w:val="005940E1"/>
    <w:rsid w:val="00594D23"/>
    <w:rsid w:val="005C05D8"/>
    <w:rsid w:val="005C0A90"/>
    <w:rsid w:val="005D3E26"/>
    <w:rsid w:val="005D4090"/>
    <w:rsid w:val="005D690D"/>
    <w:rsid w:val="005E2A32"/>
    <w:rsid w:val="005E6DDC"/>
    <w:rsid w:val="005E6F24"/>
    <w:rsid w:val="005E7A20"/>
    <w:rsid w:val="005F456D"/>
    <w:rsid w:val="005F6A39"/>
    <w:rsid w:val="00613EEB"/>
    <w:rsid w:val="00616101"/>
    <w:rsid w:val="0061632B"/>
    <w:rsid w:val="00631C24"/>
    <w:rsid w:val="00633E24"/>
    <w:rsid w:val="00643549"/>
    <w:rsid w:val="0067377E"/>
    <w:rsid w:val="0068053A"/>
    <w:rsid w:val="006A1EC7"/>
    <w:rsid w:val="006B23D5"/>
    <w:rsid w:val="006B5551"/>
    <w:rsid w:val="006D38FA"/>
    <w:rsid w:val="00712657"/>
    <w:rsid w:val="007203F2"/>
    <w:rsid w:val="0073078C"/>
    <w:rsid w:val="007317C6"/>
    <w:rsid w:val="007319B2"/>
    <w:rsid w:val="00734987"/>
    <w:rsid w:val="00736FDC"/>
    <w:rsid w:val="007404DF"/>
    <w:rsid w:val="00742163"/>
    <w:rsid w:val="007441A9"/>
    <w:rsid w:val="00750481"/>
    <w:rsid w:val="00750ED2"/>
    <w:rsid w:val="00761DB5"/>
    <w:rsid w:val="00767C64"/>
    <w:rsid w:val="00777BA0"/>
    <w:rsid w:val="00781F9C"/>
    <w:rsid w:val="0078472D"/>
    <w:rsid w:val="00787E0E"/>
    <w:rsid w:val="00791050"/>
    <w:rsid w:val="00797194"/>
    <w:rsid w:val="007A6EFC"/>
    <w:rsid w:val="007A7FCB"/>
    <w:rsid w:val="007B1ADB"/>
    <w:rsid w:val="007B42DF"/>
    <w:rsid w:val="007C56A7"/>
    <w:rsid w:val="007F4B80"/>
    <w:rsid w:val="007F7EA8"/>
    <w:rsid w:val="00803630"/>
    <w:rsid w:val="008043AF"/>
    <w:rsid w:val="008059E7"/>
    <w:rsid w:val="00812DB8"/>
    <w:rsid w:val="0081762C"/>
    <w:rsid w:val="00821F99"/>
    <w:rsid w:val="008317AF"/>
    <w:rsid w:val="00833F22"/>
    <w:rsid w:val="00856B0B"/>
    <w:rsid w:val="00860E89"/>
    <w:rsid w:val="00865EBE"/>
    <w:rsid w:val="00867732"/>
    <w:rsid w:val="00884D66"/>
    <w:rsid w:val="00886144"/>
    <w:rsid w:val="008A2938"/>
    <w:rsid w:val="008C0110"/>
    <w:rsid w:val="008D4281"/>
    <w:rsid w:val="008D4A05"/>
    <w:rsid w:val="008E40AD"/>
    <w:rsid w:val="008E5121"/>
    <w:rsid w:val="008F15CF"/>
    <w:rsid w:val="008F4BE3"/>
    <w:rsid w:val="008F4CB4"/>
    <w:rsid w:val="00914AD0"/>
    <w:rsid w:val="00921DC7"/>
    <w:rsid w:val="00922083"/>
    <w:rsid w:val="009343E9"/>
    <w:rsid w:val="00941619"/>
    <w:rsid w:val="00953BA1"/>
    <w:rsid w:val="00956095"/>
    <w:rsid w:val="0096040F"/>
    <w:rsid w:val="009612CE"/>
    <w:rsid w:val="0097036C"/>
    <w:rsid w:val="009B58F8"/>
    <w:rsid w:val="009B6C38"/>
    <w:rsid w:val="009C0815"/>
    <w:rsid w:val="009C0B2D"/>
    <w:rsid w:val="009C2DF2"/>
    <w:rsid w:val="009C60EE"/>
    <w:rsid w:val="009D14DF"/>
    <w:rsid w:val="009D463F"/>
    <w:rsid w:val="009E2057"/>
    <w:rsid w:val="009F454F"/>
    <w:rsid w:val="009F54D9"/>
    <w:rsid w:val="00A04FA6"/>
    <w:rsid w:val="00A0587D"/>
    <w:rsid w:val="00A06032"/>
    <w:rsid w:val="00A134C5"/>
    <w:rsid w:val="00A14D25"/>
    <w:rsid w:val="00A24458"/>
    <w:rsid w:val="00A46E45"/>
    <w:rsid w:val="00A547D3"/>
    <w:rsid w:val="00A875DA"/>
    <w:rsid w:val="00A94026"/>
    <w:rsid w:val="00AA0E06"/>
    <w:rsid w:val="00AA6865"/>
    <w:rsid w:val="00AB0BB0"/>
    <w:rsid w:val="00AB266A"/>
    <w:rsid w:val="00AB5E75"/>
    <w:rsid w:val="00AC1A85"/>
    <w:rsid w:val="00AC47D1"/>
    <w:rsid w:val="00AD19CC"/>
    <w:rsid w:val="00AE35F2"/>
    <w:rsid w:val="00AF3345"/>
    <w:rsid w:val="00AF3E2E"/>
    <w:rsid w:val="00B0444F"/>
    <w:rsid w:val="00B06744"/>
    <w:rsid w:val="00B13F6A"/>
    <w:rsid w:val="00B14241"/>
    <w:rsid w:val="00B159A1"/>
    <w:rsid w:val="00B17B41"/>
    <w:rsid w:val="00B42822"/>
    <w:rsid w:val="00B52052"/>
    <w:rsid w:val="00B52CBD"/>
    <w:rsid w:val="00B53A0D"/>
    <w:rsid w:val="00B620FE"/>
    <w:rsid w:val="00B64D44"/>
    <w:rsid w:val="00B6740B"/>
    <w:rsid w:val="00B775AF"/>
    <w:rsid w:val="00B7762F"/>
    <w:rsid w:val="00BA7308"/>
    <w:rsid w:val="00BB0AD4"/>
    <w:rsid w:val="00BC782C"/>
    <w:rsid w:val="00BD30FB"/>
    <w:rsid w:val="00BD61F8"/>
    <w:rsid w:val="00BE10B7"/>
    <w:rsid w:val="00BE4131"/>
    <w:rsid w:val="00BE4BE2"/>
    <w:rsid w:val="00BF0B19"/>
    <w:rsid w:val="00BF5768"/>
    <w:rsid w:val="00C06923"/>
    <w:rsid w:val="00C25490"/>
    <w:rsid w:val="00C30C9A"/>
    <w:rsid w:val="00C4594D"/>
    <w:rsid w:val="00C56C2A"/>
    <w:rsid w:val="00C72B01"/>
    <w:rsid w:val="00C7426C"/>
    <w:rsid w:val="00C923E9"/>
    <w:rsid w:val="00CA1F2F"/>
    <w:rsid w:val="00CC0C11"/>
    <w:rsid w:val="00CC19C3"/>
    <w:rsid w:val="00CD399F"/>
    <w:rsid w:val="00CD7F48"/>
    <w:rsid w:val="00CF16EA"/>
    <w:rsid w:val="00D07009"/>
    <w:rsid w:val="00D07CCE"/>
    <w:rsid w:val="00D1077A"/>
    <w:rsid w:val="00D127C5"/>
    <w:rsid w:val="00D235A6"/>
    <w:rsid w:val="00D42F8A"/>
    <w:rsid w:val="00D47520"/>
    <w:rsid w:val="00D54B21"/>
    <w:rsid w:val="00D56142"/>
    <w:rsid w:val="00D6343F"/>
    <w:rsid w:val="00D77FA8"/>
    <w:rsid w:val="00D84359"/>
    <w:rsid w:val="00D87666"/>
    <w:rsid w:val="00D92D51"/>
    <w:rsid w:val="00DB786B"/>
    <w:rsid w:val="00DC562B"/>
    <w:rsid w:val="00DF7937"/>
    <w:rsid w:val="00E1307D"/>
    <w:rsid w:val="00E21A8C"/>
    <w:rsid w:val="00E2714F"/>
    <w:rsid w:val="00E30381"/>
    <w:rsid w:val="00E34178"/>
    <w:rsid w:val="00E411DF"/>
    <w:rsid w:val="00E51330"/>
    <w:rsid w:val="00E516C3"/>
    <w:rsid w:val="00E56620"/>
    <w:rsid w:val="00E708C1"/>
    <w:rsid w:val="00E7211C"/>
    <w:rsid w:val="00E849CE"/>
    <w:rsid w:val="00EC3A2E"/>
    <w:rsid w:val="00EE737D"/>
    <w:rsid w:val="00F027BE"/>
    <w:rsid w:val="00F02BB4"/>
    <w:rsid w:val="00F02BED"/>
    <w:rsid w:val="00F06053"/>
    <w:rsid w:val="00F10DF6"/>
    <w:rsid w:val="00F14988"/>
    <w:rsid w:val="00F22005"/>
    <w:rsid w:val="00F27D9F"/>
    <w:rsid w:val="00F31445"/>
    <w:rsid w:val="00F31CDA"/>
    <w:rsid w:val="00F35B44"/>
    <w:rsid w:val="00F36CEE"/>
    <w:rsid w:val="00F407CF"/>
    <w:rsid w:val="00F50807"/>
    <w:rsid w:val="00F560D0"/>
    <w:rsid w:val="00F606FF"/>
    <w:rsid w:val="00F607D6"/>
    <w:rsid w:val="00F64D3B"/>
    <w:rsid w:val="00F65196"/>
    <w:rsid w:val="00F74402"/>
    <w:rsid w:val="00F83139"/>
    <w:rsid w:val="00F8573F"/>
    <w:rsid w:val="00F928A6"/>
    <w:rsid w:val="00F92AC6"/>
    <w:rsid w:val="00F9466F"/>
    <w:rsid w:val="00FC66B0"/>
    <w:rsid w:val="00FD59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www.3dgenome.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imputation.sanger.ac.uk"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3.xml"/><Relationship Id="rId23" Type="http://schemas.microsoft.com/office/2016/09/relationships/commentsIds" Target="commentsIds.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81761-E10F-4585-B5DE-D3729D873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7</Pages>
  <Words>11574</Words>
  <Characters>65974</Characters>
  <Application>Microsoft Office Word</Application>
  <DocSecurity>0</DocSecurity>
  <Lines>549</Lines>
  <Paragraphs>15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김원지</cp:lastModifiedBy>
  <cp:revision>4</cp:revision>
  <cp:lastPrinted>2018-10-16T16:17:00Z</cp:lastPrinted>
  <dcterms:created xsi:type="dcterms:W3CDTF">2018-11-09T17:29:00Z</dcterms:created>
  <dcterms:modified xsi:type="dcterms:W3CDTF">2018-11-09T20:15:00Z</dcterms:modified>
</cp:coreProperties>
</file>